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4FA9285B"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A66851">
          <w:rPr>
            <w:webHidden/>
            <w:szCs w:val="24"/>
          </w:rPr>
          <w:t>i</w:t>
        </w:r>
        <w:r w:rsidR="002155AB" w:rsidRPr="002155AB">
          <w:rPr>
            <w:webHidden/>
            <w:szCs w:val="24"/>
          </w:rPr>
          <w:fldChar w:fldCharType="end"/>
        </w:r>
      </w:hyperlink>
    </w:p>
    <w:p w14:paraId="5789DCE3" w14:textId="20151F9D" w:rsidR="002155AB" w:rsidRPr="002155AB" w:rsidRDefault="007D5F92">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A66851">
          <w:rPr>
            <w:webHidden/>
            <w:szCs w:val="24"/>
          </w:rPr>
          <w:t>ii</w:t>
        </w:r>
        <w:r w:rsidR="002155AB" w:rsidRPr="002155AB">
          <w:rPr>
            <w:webHidden/>
            <w:szCs w:val="24"/>
          </w:rPr>
          <w:fldChar w:fldCharType="end"/>
        </w:r>
      </w:hyperlink>
    </w:p>
    <w:p w14:paraId="5EEBE773" w14:textId="6800BF64" w:rsidR="002155AB" w:rsidRPr="002155AB" w:rsidRDefault="007D5F92">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A66851">
          <w:rPr>
            <w:webHidden/>
            <w:szCs w:val="24"/>
          </w:rPr>
          <w:t>iii</w:t>
        </w:r>
        <w:r w:rsidR="002155AB" w:rsidRPr="002155AB">
          <w:rPr>
            <w:webHidden/>
            <w:szCs w:val="24"/>
          </w:rPr>
          <w:fldChar w:fldCharType="end"/>
        </w:r>
      </w:hyperlink>
    </w:p>
    <w:p w14:paraId="1B1B11B4" w14:textId="2174F7F5" w:rsidR="002155AB" w:rsidRPr="002155AB" w:rsidRDefault="007D5F92">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A66851">
          <w:rPr>
            <w:webHidden/>
            <w:szCs w:val="24"/>
          </w:rPr>
          <w:t>iv</w:t>
        </w:r>
        <w:r w:rsidR="002155AB" w:rsidRPr="002155AB">
          <w:rPr>
            <w:webHidden/>
            <w:szCs w:val="24"/>
          </w:rPr>
          <w:fldChar w:fldCharType="end"/>
        </w:r>
      </w:hyperlink>
    </w:p>
    <w:p w14:paraId="7882E195" w14:textId="46408269" w:rsidR="002155AB" w:rsidRPr="002155AB" w:rsidRDefault="007D5F92">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A66851">
          <w:rPr>
            <w:webHidden/>
            <w:szCs w:val="24"/>
          </w:rPr>
          <w:t>v</w:t>
        </w:r>
        <w:r w:rsidR="002155AB" w:rsidRPr="002155AB">
          <w:rPr>
            <w:webHidden/>
            <w:szCs w:val="24"/>
          </w:rPr>
          <w:fldChar w:fldCharType="end"/>
        </w:r>
      </w:hyperlink>
    </w:p>
    <w:p w14:paraId="5014FE00" w14:textId="527DD573" w:rsidR="002155AB" w:rsidRPr="002155AB" w:rsidRDefault="007D5F92">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A66851">
          <w:rPr>
            <w:webHidden/>
            <w:szCs w:val="24"/>
          </w:rPr>
          <w:t>vi</w:t>
        </w:r>
        <w:r w:rsidR="002155AB" w:rsidRPr="002155AB">
          <w:rPr>
            <w:webHidden/>
            <w:szCs w:val="24"/>
          </w:rPr>
          <w:fldChar w:fldCharType="end"/>
        </w:r>
      </w:hyperlink>
    </w:p>
    <w:p w14:paraId="50611CFE" w14:textId="02DE1861" w:rsidR="002155AB" w:rsidRPr="002155AB" w:rsidRDefault="007D5F92">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A66851">
          <w:rPr>
            <w:webHidden/>
            <w:szCs w:val="24"/>
          </w:rPr>
          <w:t>viii</w:t>
        </w:r>
        <w:r w:rsidR="002155AB" w:rsidRPr="002155AB">
          <w:rPr>
            <w:webHidden/>
            <w:szCs w:val="24"/>
          </w:rPr>
          <w:fldChar w:fldCharType="end"/>
        </w:r>
      </w:hyperlink>
    </w:p>
    <w:p w14:paraId="38A211B1" w14:textId="7EED06B0" w:rsidR="002155AB" w:rsidRPr="002155AB" w:rsidRDefault="007D5F92">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A66851">
          <w:rPr>
            <w:webHidden/>
            <w:szCs w:val="24"/>
          </w:rPr>
          <w:t>x</w:t>
        </w:r>
        <w:r w:rsidR="002155AB" w:rsidRPr="002155AB">
          <w:rPr>
            <w:webHidden/>
            <w:szCs w:val="24"/>
          </w:rPr>
          <w:fldChar w:fldCharType="end"/>
        </w:r>
      </w:hyperlink>
    </w:p>
    <w:p w14:paraId="3C8D8FD6" w14:textId="41C79E08" w:rsidR="002155AB" w:rsidRPr="002155AB" w:rsidRDefault="007D5F92">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A66851">
          <w:rPr>
            <w:webHidden/>
            <w:szCs w:val="24"/>
          </w:rPr>
          <w:t>xi</w:t>
        </w:r>
        <w:r w:rsidR="002155AB" w:rsidRPr="002155AB">
          <w:rPr>
            <w:webHidden/>
            <w:szCs w:val="24"/>
          </w:rPr>
          <w:fldChar w:fldCharType="end"/>
        </w:r>
      </w:hyperlink>
    </w:p>
    <w:p w14:paraId="1DD3EB19" w14:textId="3E6BCD08" w:rsidR="002155AB" w:rsidRPr="002155AB" w:rsidRDefault="007D5F92">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A66851">
          <w:rPr>
            <w:webHidden/>
            <w:szCs w:val="24"/>
          </w:rPr>
          <w:t>xiii</w:t>
        </w:r>
        <w:r w:rsidR="002155AB" w:rsidRPr="002155AB">
          <w:rPr>
            <w:webHidden/>
            <w:szCs w:val="24"/>
          </w:rPr>
          <w:fldChar w:fldCharType="end"/>
        </w:r>
      </w:hyperlink>
    </w:p>
    <w:p w14:paraId="65EED634" w14:textId="2965D1A1" w:rsidR="002155AB" w:rsidRPr="002155AB" w:rsidRDefault="007D5F92">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A66851">
          <w:rPr>
            <w:webHidden/>
            <w:szCs w:val="24"/>
          </w:rPr>
          <w:t>xvi</w:t>
        </w:r>
        <w:r w:rsidR="002155AB" w:rsidRPr="002155AB">
          <w:rPr>
            <w:webHidden/>
            <w:szCs w:val="24"/>
          </w:rPr>
          <w:fldChar w:fldCharType="end"/>
        </w:r>
      </w:hyperlink>
    </w:p>
    <w:p w14:paraId="169C649B" w14:textId="7121BEAD" w:rsidR="002155AB" w:rsidRPr="002155AB" w:rsidRDefault="007D5F92">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A66851">
          <w:rPr>
            <w:webHidden/>
            <w:szCs w:val="24"/>
          </w:rPr>
          <w:t>1</w:t>
        </w:r>
        <w:r w:rsidR="002155AB" w:rsidRPr="002155AB">
          <w:rPr>
            <w:webHidden/>
            <w:szCs w:val="24"/>
          </w:rPr>
          <w:fldChar w:fldCharType="end"/>
        </w:r>
      </w:hyperlink>
    </w:p>
    <w:p w14:paraId="08CC4E60" w14:textId="5DCD0E31" w:rsidR="002155AB" w:rsidRPr="0081249B" w:rsidRDefault="007D5F92">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6F4F5BDF" w:rsidR="002155AB" w:rsidRPr="0081249B" w:rsidRDefault="007D5F92">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3FD291DE" w:rsidR="002155AB" w:rsidRPr="0081249B" w:rsidRDefault="007D5F92">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5F3A6AD" w:rsidR="002155AB" w:rsidRPr="0081249B" w:rsidRDefault="007D5F92">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5D1D85A" w:rsidR="002155AB" w:rsidRPr="0081249B" w:rsidRDefault="007D5F92">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3108B065" w:rsidR="002155AB" w:rsidRPr="0081249B" w:rsidRDefault="007D5F92">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3C9DB75D" w:rsidR="002155AB" w:rsidRPr="0081249B" w:rsidRDefault="007D5F92">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752A040A" w:rsidR="002155AB" w:rsidRPr="002155AB" w:rsidRDefault="007D5F92">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A66851">
          <w:rPr>
            <w:webHidden/>
            <w:szCs w:val="24"/>
          </w:rPr>
          <w:t>6</w:t>
        </w:r>
        <w:r w:rsidR="002155AB" w:rsidRPr="002155AB">
          <w:rPr>
            <w:webHidden/>
            <w:szCs w:val="24"/>
          </w:rPr>
          <w:fldChar w:fldCharType="end"/>
        </w:r>
      </w:hyperlink>
    </w:p>
    <w:p w14:paraId="00D989E0" w14:textId="6B83D474" w:rsidR="002155AB" w:rsidRPr="0081249B" w:rsidRDefault="007D5F92">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5CE6B43D" w:rsidR="002155AB" w:rsidRPr="0081249B" w:rsidRDefault="007D5F92">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35AF7E0" w:rsidR="002155AB" w:rsidRPr="0081249B" w:rsidRDefault="007D5F92">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5D986904" w:rsidR="002155AB" w:rsidRPr="002155AB" w:rsidRDefault="007D5F92">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A66851">
          <w:rPr>
            <w:webHidden/>
            <w:szCs w:val="24"/>
          </w:rPr>
          <w:t>20</w:t>
        </w:r>
        <w:r w:rsidR="002155AB" w:rsidRPr="002155AB">
          <w:rPr>
            <w:webHidden/>
            <w:szCs w:val="24"/>
          </w:rPr>
          <w:fldChar w:fldCharType="end"/>
        </w:r>
      </w:hyperlink>
    </w:p>
    <w:p w14:paraId="68F312EC" w14:textId="7DEED97B" w:rsidR="002155AB" w:rsidRPr="0081249B" w:rsidRDefault="007D5F92">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66CA1165" w:rsidR="002155AB" w:rsidRPr="0081249B" w:rsidRDefault="007D5F92">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00355664" w:rsidR="002155AB" w:rsidRPr="0081249B" w:rsidRDefault="007D5F92">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3883CF89" w:rsidR="002155AB" w:rsidRPr="0081249B" w:rsidRDefault="007D5F92">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43BE7D8C" w:rsidR="002155AB" w:rsidRPr="002155AB" w:rsidRDefault="007D5F92">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A66851">
          <w:rPr>
            <w:webHidden/>
            <w:szCs w:val="24"/>
          </w:rPr>
          <w:t>25</w:t>
        </w:r>
        <w:r w:rsidR="002155AB" w:rsidRPr="002155AB">
          <w:rPr>
            <w:webHidden/>
            <w:szCs w:val="24"/>
          </w:rPr>
          <w:fldChar w:fldCharType="end"/>
        </w:r>
      </w:hyperlink>
    </w:p>
    <w:p w14:paraId="29845DA5" w14:textId="7ED09764" w:rsidR="002155AB" w:rsidRPr="0081249B" w:rsidRDefault="007D5F92">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7BCD7B31" w:rsidR="002155AB" w:rsidRPr="0081249B" w:rsidRDefault="007D5F92">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9E0CC7E" w:rsidR="002155AB" w:rsidRPr="0081249B" w:rsidRDefault="007D5F92">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063F21F3" w:rsidR="002155AB" w:rsidRPr="0081249B" w:rsidRDefault="007D5F92">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23A82F6F" w:rsidR="002155AB" w:rsidRPr="0081249B" w:rsidRDefault="007D5F92">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3A20FDE0" w:rsidR="002155AB" w:rsidRPr="0081249B" w:rsidRDefault="007D5F92">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47DDD2C" w:rsidR="002155AB" w:rsidRPr="0081249B" w:rsidRDefault="007D5F92">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7D60D2B" w:rsidR="002155AB" w:rsidRPr="0081249B" w:rsidRDefault="007D5F92">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2560DDA0" w:rsidR="002155AB" w:rsidRPr="0081249B" w:rsidRDefault="007D5F92">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2AA5934B" w:rsidR="002155AB" w:rsidRPr="0081249B" w:rsidRDefault="007D5F92">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57D87098" w:rsidR="002155AB" w:rsidRPr="0081249B" w:rsidRDefault="007D5F92">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1879F7DF" w:rsidR="002155AB" w:rsidRPr="0081249B" w:rsidRDefault="007D5F92">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6396C410" w:rsidR="002155AB" w:rsidRPr="0081249B" w:rsidRDefault="007D5F92"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4DCA2833" w:rsidR="002155AB" w:rsidRPr="0081249B" w:rsidRDefault="007D5F92">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6782AA78" w:rsidR="002155AB" w:rsidRPr="0081249B" w:rsidRDefault="007D5F92">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56534FE4" w:rsidR="002155AB" w:rsidRPr="0081249B" w:rsidRDefault="007D5F92">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5A50AD61" w:rsidR="002155AB" w:rsidRPr="0081249B" w:rsidRDefault="007D5F92">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23204CCB" w:rsidR="002155AB" w:rsidRPr="0081249B" w:rsidRDefault="007D5F92">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20F1059D" w:rsidR="002155AB" w:rsidRPr="0081249B" w:rsidRDefault="007D5F92"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0B0ECC89" w:rsidR="002155AB" w:rsidRPr="0081249B" w:rsidRDefault="007D5F92"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5082548" w:rsidR="002155AB" w:rsidRPr="002155AB" w:rsidRDefault="007D5F92">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A66851">
          <w:rPr>
            <w:webHidden/>
            <w:szCs w:val="24"/>
          </w:rPr>
          <w:t>91</w:t>
        </w:r>
        <w:r w:rsidR="002155AB" w:rsidRPr="002155AB">
          <w:rPr>
            <w:webHidden/>
            <w:szCs w:val="24"/>
          </w:rPr>
          <w:fldChar w:fldCharType="end"/>
        </w:r>
      </w:hyperlink>
    </w:p>
    <w:p w14:paraId="28E3B8CB" w14:textId="27D54FC9" w:rsidR="002155AB" w:rsidRPr="0081249B" w:rsidRDefault="007D5F92">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62A43D96" w:rsidR="002155AB" w:rsidRPr="0081249B" w:rsidRDefault="007D5F92">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51DB8B1E" w:rsidR="002155AB" w:rsidRDefault="007D5F92"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7D5F92"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7D5F92">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020E1860" w:rsidR="00EC6BEA" w:rsidRPr="00EC6BEA" w:rsidRDefault="00EC6BEA" w:rsidP="00EC6BEA">
            <w:pPr>
              <w:pStyle w:val="IndenTeksIsi2"/>
              <w:keepNext/>
              <w:ind w:left="0" w:firstLine="0"/>
              <w:rPr>
                <w:noProof/>
                <w:lang w:val="id-ID" w:eastAsia="id-ID"/>
              </w:rPr>
            </w:pPr>
            <w:r w:rsidRPr="00EC6BEA">
              <w:rPr>
                <w:noProof/>
                <w:lang w:val="id-ID"/>
              </w:rPr>
              <mc:AlternateContent>
                <mc:Choice Requires="wps">
                  <w:drawing>
                    <wp:anchor distT="0" distB="0" distL="114300" distR="114300" simplePos="0" relativeHeight="251665408" behindDoc="0" locked="0" layoutInCell="1" allowOverlap="1" wp14:anchorId="7664A93B" wp14:editId="5D4A2F86">
                      <wp:simplePos x="0" y="0"/>
                      <wp:positionH relativeFrom="column">
                        <wp:posOffset>363220</wp:posOffset>
                      </wp:positionH>
                      <wp:positionV relativeFrom="paragraph">
                        <wp:posOffset>586740</wp:posOffset>
                      </wp:positionV>
                      <wp:extent cx="0" cy="422910"/>
                      <wp:effectExtent l="76200" t="0" r="57150" b="53340"/>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29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97150D" id="Konektor Lurus 9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6pt,46.2pt" to="28.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">
                      <v:stroke endarrow="block"/>
                    </v:line>
                  </w:pict>
                </mc:Fallback>
              </mc:AlternateContent>
            </w:r>
            <w:r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7D5F92" w:rsidRPr="00664EAD" w:rsidRDefault="007D5F9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7D5F92" w:rsidRPr="00664EAD" w:rsidRDefault="007D5F92" w:rsidP="001B12DD">
                              <w:pPr>
                                <w:rPr>
                                  <w:sz w:val="22"/>
                                </w:rPr>
                              </w:pPr>
                              <w:r w:rsidRPr="00664EAD">
                                <w:rPr>
                                  <w:sz w:val="22"/>
                                </w:rPr>
                                <w:t>Kondisi saat ini:</w:t>
                              </w:r>
                            </w:p>
                            <w:p w14:paraId="3CE69BD6" w14:textId="77777777" w:rsidR="007D5F92" w:rsidRPr="00664EAD" w:rsidRDefault="007D5F92" w:rsidP="00C3491A">
                              <w:pPr>
                                <w:numPr>
                                  <w:ilvl w:val="0"/>
                                  <w:numId w:val="25"/>
                                </w:numPr>
                                <w:ind w:left="284" w:hanging="284"/>
                                <w:jc w:val="left"/>
                                <w:rPr>
                                  <w:sz w:val="22"/>
                                </w:rPr>
                              </w:pPr>
                              <w:r w:rsidRPr="00664EAD">
                                <w:rPr>
                                  <w:sz w:val="22"/>
                                </w:rPr>
                                <w:t>Sistem pemesanan masih menggunakan cara konvensional.</w:t>
                              </w:r>
                            </w:p>
                            <w:p w14:paraId="75F52453" w14:textId="77777777" w:rsidR="007D5F92" w:rsidRDefault="007D5F9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7D5F92" w:rsidRDefault="007D5F9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7D5F92" w:rsidRPr="00664EAD" w:rsidRDefault="007D5F92"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7D5F92" w:rsidRDefault="007D5F92" w:rsidP="001B12DD">
                              <w:pPr>
                                <w:jc w:val="left"/>
                                <w:rPr>
                                  <w:sz w:val="22"/>
                                </w:rPr>
                              </w:pPr>
                              <w:r>
                                <w:rPr>
                                  <w:sz w:val="22"/>
                                </w:rPr>
                                <w:t>Faktor pendukung:</w:t>
                              </w:r>
                            </w:p>
                            <w:p w14:paraId="53574DEF" w14:textId="77777777" w:rsidR="007D5F92" w:rsidRDefault="007D5F92" w:rsidP="00C3491A">
                              <w:pPr>
                                <w:numPr>
                                  <w:ilvl w:val="0"/>
                                  <w:numId w:val="26"/>
                                </w:numPr>
                                <w:spacing w:after="0"/>
                                <w:ind w:left="284" w:hanging="284"/>
                                <w:jc w:val="left"/>
                                <w:rPr>
                                  <w:sz w:val="22"/>
                                </w:rPr>
                              </w:pPr>
                              <w:r>
                                <w:rPr>
                                  <w:sz w:val="22"/>
                                </w:rPr>
                                <w:t>Komputer.</w:t>
                              </w:r>
                            </w:p>
                            <w:p w14:paraId="5755BA71" w14:textId="77777777" w:rsidR="007D5F92" w:rsidRDefault="007D5F92" w:rsidP="00C3491A">
                              <w:pPr>
                                <w:numPr>
                                  <w:ilvl w:val="0"/>
                                  <w:numId w:val="26"/>
                                </w:numPr>
                                <w:spacing w:after="0"/>
                                <w:ind w:left="284" w:hanging="284"/>
                                <w:jc w:val="left"/>
                                <w:rPr>
                                  <w:sz w:val="22"/>
                                </w:rPr>
                              </w:pPr>
                              <w:r>
                                <w:rPr>
                                  <w:sz w:val="22"/>
                                </w:rPr>
                                <w:t>Bahasa pemrograman Java.</w:t>
                              </w:r>
                            </w:p>
                            <w:p w14:paraId="0EDE5B1E" w14:textId="5074D60D" w:rsidR="007D5F92" w:rsidRDefault="007D5F9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7D5F92" w:rsidRPr="004A7853" w:rsidRDefault="007D5F9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7D5F92" w:rsidRDefault="007D5F92" w:rsidP="001B12DD">
                              <w:pPr>
                                <w:jc w:val="left"/>
                                <w:rPr>
                                  <w:sz w:val="22"/>
                                </w:rPr>
                              </w:pPr>
                              <w:r>
                                <w:rPr>
                                  <w:sz w:val="22"/>
                                </w:rPr>
                                <w:t>Aturan yang dipakai:</w:t>
                              </w:r>
                            </w:p>
                            <w:p w14:paraId="7CD0C4F1" w14:textId="71EBC0D0" w:rsidR="007D5F92" w:rsidRPr="00D32B76" w:rsidRDefault="007D5F9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7D5F92" w:rsidRPr="00D32B76" w:rsidRDefault="007D5F92" w:rsidP="00C3491A">
                              <w:pPr>
                                <w:numPr>
                                  <w:ilvl w:val="0"/>
                                  <w:numId w:val="27"/>
                                </w:numPr>
                                <w:ind w:left="284" w:hanging="284"/>
                                <w:jc w:val="left"/>
                                <w:rPr>
                                  <w:i/>
                                  <w:sz w:val="22"/>
                                </w:rPr>
                              </w:pPr>
                              <w:r>
                                <w:rPr>
                                  <w:sz w:val="22"/>
                                </w:rPr>
                                <w:t>Pemesanan dapat dilakukan untuk makan di tempat atau dibawa pulang.</w:t>
                              </w:r>
                            </w:p>
                            <w:p w14:paraId="231B28CB" w14:textId="77777777" w:rsidR="007D5F92" w:rsidRPr="00F61DE0" w:rsidRDefault="007D5F92"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7D5F92" w:rsidRDefault="007D5F92" w:rsidP="002D3763">
                              <w:pPr>
                                <w:keepNext/>
                                <w:jc w:val="left"/>
                                <w:rPr>
                                  <w:sz w:val="22"/>
                                </w:rPr>
                              </w:pPr>
                              <w:r>
                                <w:rPr>
                                  <w:sz w:val="22"/>
                                </w:rPr>
                                <w:t>Kondisi yang diharapkan:</w:t>
                              </w:r>
                            </w:p>
                            <w:p w14:paraId="37DBE443" w14:textId="4B09920E" w:rsidR="007D5F92" w:rsidRDefault="007D5F9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7D5F92" w:rsidRDefault="007D5F92" w:rsidP="002D3763">
                              <w:pPr>
                                <w:keepNext/>
                                <w:numPr>
                                  <w:ilvl w:val="0"/>
                                  <w:numId w:val="28"/>
                                </w:numPr>
                                <w:ind w:left="284" w:hanging="284"/>
                                <w:jc w:val="left"/>
                                <w:rPr>
                                  <w:sz w:val="22"/>
                                </w:rPr>
                              </w:pPr>
                              <w:r>
                                <w:rPr>
                                  <w:sz w:val="22"/>
                                </w:rPr>
                                <w:t>Mengurangi kesalahan yang terjadi saat proses pemesanan.</w:t>
                              </w:r>
                            </w:p>
                            <w:p w14:paraId="26FFF0D8" w14:textId="77777777" w:rsidR="007D5F92" w:rsidRDefault="007D5F92" w:rsidP="002D3763">
                              <w:pPr>
                                <w:keepNext/>
                                <w:numPr>
                                  <w:ilvl w:val="0"/>
                                  <w:numId w:val="28"/>
                                </w:numPr>
                                <w:ind w:left="284" w:hanging="284"/>
                                <w:jc w:val="left"/>
                                <w:rPr>
                                  <w:sz w:val="22"/>
                                </w:rPr>
                              </w:pPr>
                              <w:r>
                                <w:rPr>
                                  <w:sz w:val="22"/>
                                </w:rPr>
                                <w:t>Mempercepat proses pembayaran.</w:t>
                              </w:r>
                            </w:p>
                            <w:p w14:paraId="43C74312" w14:textId="77777777" w:rsidR="007D5F92" w:rsidRPr="00664EAD" w:rsidRDefault="007D5F92"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7D5F92" w:rsidRPr="00664EAD" w:rsidRDefault="007D5F9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7D5F92" w:rsidRPr="00664EAD" w:rsidRDefault="007D5F92" w:rsidP="001B12DD">
                        <w:pPr>
                          <w:rPr>
                            <w:sz w:val="22"/>
                          </w:rPr>
                        </w:pPr>
                        <w:r w:rsidRPr="00664EAD">
                          <w:rPr>
                            <w:sz w:val="22"/>
                          </w:rPr>
                          <w:t>Kondisi saat ini:</w:t>
                        </w:r>
                      </w:p>
                      <w:p w14:paraId="3CE69BD6" w14:textId="77777777" w:rsidR="007D5F92" w:rsidRPr="00664EAD" w:rsidRDefault="007D5F92" w:rsidP="00C3491A">
                        <w:pPr>
                          <w:numPr>
                            <w:ilvl w:val="0"/>
                            <w:numId w:val="25"/>
                          </w:numPr>
                          <w:ind w:left="284" w:hanging="284"/>
                          <w:jc w:val="left"/>
                          <w:rPr>
                            <w:sz w:val="22"/>
                          </w:rPr>
                        </w:pPr>
                        <w:r w:rsidRPr="00664EAD">
                          <w:rPr>
                            <w:sz w:val="22"/>
                          </w:rPr>
                          <w:t>Sistem pemesanan masih menggunakan cara konvensional.</w:t>
                        </w:r>
                      </w:p>
                      <w:p w14:paraId="75F52453" w14:textId="77777777" w:rsidR="007D5F92" w:rsidRDefault="007D5F9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7D5F92" w:rsidRDefault="007D5F9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7D5F92" w:rsidRPr="00664EAD" w:rsidRDefault="007D5F92"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7D5F92" w:rsidRDefault="007D5F92" w:rsidP="001B12DD">
                        <w:pPr>
                          <w:jc w:val="left"/>
                          <w:rPr>
                            <w:sz w:val="22"/>
                          </w:rPr>
                        </w:pPr>
                        <w:r>
                          <w:rPr>
                            <w:sz w:val="22"/>
                          </w:rPr>
                          <w:t>Faktor pendukung:</w:t>
                        </w:r>
                      </w:p>
                      <w:p w14:paraId="53574DEF" w14:textId="77777777" w:rsidR="007D5F92" w:rsidRDefault="007D5F92" w:rsidP="00C3491A">
                        <w:pPr>
                          <w:numPr>
                            <w:ilvl w:val="0"/>
                            <w:numId w:val="26"/>
                          </w:numPr>
                          <w:spacing w:after="0"/>
                          <w:ind w:left="284" w:hanging="284"/>
                          <w:jc w:val="left"/>
                          <w:rPr>
                            <w:sz w:val="22"/>
                          </w:rPr>
                        </w:pPr>
                        <w:r>
                          <w:rPr>
                            <w:sz w:val="22"/>
                          </w:rPr>
                          <w:t>Komputer.</w:t>
                        </w:r>
                      </w:p>
                      <w:p w14:paraId="5755BA71" w14:textId="77777777" w:rsidR="007D5F92" w:rsidRDefault="007D5F92" w:rsidP="00C3491A">
                        <w:pPr>
                          <w:numPr>
                            <w:ilvl w:val="0"/>
                            <w:numId w:val="26"/>
                          </w:numPr>
                          <w:spacing w:after="0"/>
                          <w:ind w:left="284" w:hanging="284"/>
                          <w:jc w:val="left"/>
                          <w:rPr>
                            <w:sz w:val="22"/>
                          </w:rPr>
                        </w:pPr>
                        <w:r>
                          <w:rPr>
                            <w:sz w:val="22"/>
                          </w:rPr>
                          <w:t>Bahasa pemrograman Java.</w:t>
                        </w:r>
                      </w:p>
                      <w:p w14:paraId="0EDE5B1E" w14:textId="5074D60D" w:rsidR="007D5F92" w:rsidRDefault="007D5F9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7D5F92" w:rsidRPr="004A7853" w:rsidRDefault="007D5F9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7D5F92" w:rsidRDefault="007D5F92" w:rsidP="001B12DD">
                        <w:pPr>
                          <w:jc w:val="left"/>
                          <w:rPr>
                            <w:sz w:val="22"/>
                          </w:rPr>
                        </w:pPr>
                        <w:r>
                          <w:rPr>
                            <w:sz w:val="22"/>
                          </w:rPr>
                          <w:t>Aturan yang dipakai:</w:t>
                        </w:r>
                      </w:p>
                      <w:p w14:paraId="7CD0C4F1" w14:textId="71EBC0D0" w:rsidR="007D5F92" w:rsidRPr="00D32B76" w:rsidRDefault="007D5F9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7D5F92" w:rsidRPr="00D32B76" w:rsidRDefault="007D5F92" w:rsidP="00C3491A">
                        <w:pPr>
                          <w:numPr>
                            <w:ilvl w:val="0"/>
                            <w:numId w:val="27"/>
                          </w:numPr>
                          <w:ind w:left="284" w:hanging="284"/>
                          <w:jc w:val="left"/>
                          <w:rPr>
                            <w:i/>
                            <w:sz w:val="22"/>
                          </w:rPr>
                        </w:pPr>
                        <w:r>
                          <w:rPr>
                            <w:sz w:val="22"/>
                          </w:rPr>
                          <w:t>Pemesanan dapat dilakukan untuk makan di tempat atau dibawa pulang.</w:t>
                        </w:r>
                      </w:p>
                      <w:p w14:paraId="231B28CB" w14:textId="77777777" w:rsidR="007D5F92" w:rsidRPr="00F61DE0" w:rsidRDefault="007D5F92"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7D5F92" w:rsidRDefault="007D5F92" w:rsidP="002D3763">
                        <w:pPr>
                          <w:keepNext/>
                          <w:jc w:val="left"/>
                          <w:rPr>
                            <w:sz w:val="22"/>
                          </w:rPr>
                        </w:pPr>
                        <w:r>
                          <w:rPr>
                            <w:sz w:val="22"/>
                          </w:rPr>
                          <w:t>Kondisi yang diharapkan:</w:t>
                        </w:r>
                      </w:p>
                      <w:p w14:paraId="37DBE443" w14:textId="4B09920E" w:rsidR="007D5F92" w:rsidRDefault="007D5F9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7D5F92" w:rsidRDefault="007D5F92" w:rsidP="002D3763">
                        <w:pPr>
                          <w:keepNext/>
                          <w:numPr>
                            <w:ilvl w:val="0"/>
                            <w:numId w:val="28"/>
                          </w:numPr>
                          <w:ind w:left="284" w:hanging="284"/>
                          <w:jc w:val="left"/>
                          <w:rPr>
                            <w:sz w:val="22"/>
                          </w:rPr>
                        </w:pPr>
                        <w:r>
                          <w:rPr>
                            <w:sz w:val="22"/>
                          </w:rPr>
                          <w:t>Mengurangi kesalahan yang terjadi saat proses pemesanan.</w:t>
                        </w:r>
                      </w:p>
                      <w:p w14:paraId="26FFF0D8" w14:textId="77777777" w:rsidR="007D5F92" w:rsidRDefault="007D5F92" w:rsidP="002D3763">
                        <w:pPr>
                          <w:keepNext/>
                          <w:numPr>
                            <w:ilvl w:val="0"/>
                            <w:numId w:val="28"/>
                          </w:numPr>
                          <w:ind w:left="284" w:hanging="284"/>
                          <w:jc w:val="left"/>
                          <w:rPr>
                            <w:sz w:val="22"/>
                          </w:rPr>
                        </w:pPr>
                        <w:r>
                          <w:rPr>
                            <w:sz w:val="22"/>
                          </w:rPr>
                          <w:t>Mempercepat proses pembayaran.</w:t>
                        </w:r>
                      </w:p>
                      <w:p w14:paraId="43C74312" w14:textId="77777777" w:rsidR="007D5F92" w:rsidRPr="00664EAD" w:rsidRDefault="007D5F92"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7D5F92" w:rsidRDefault="007D5F92"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7D5F92" w:rsidRDefault="007D5F92"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7D5F92" w:rsidRDefault="007D5F92"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7D5F92" w:rsidRDefault="007D5F92"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7D5F92" w:rsidRDefault="007D5F92"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7D5F92" w:rsidRDefault="007D5F92"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7D5F92" w:rsidRDefault="007D5F92"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7D5F92" w:rsidRDefault="007D5F92"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7D5F92" w:rsidRDefault="007D5F92"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7D5F92" w:rsidRDefault="007D5F92"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7D5F92" w:rsidRDefault="007D5F92"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7D5F92" w:rsidRDefault="007D5F92"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7D5F92" w:rsidRPr="00EB2CE5" w:rsidRDefault="007D5F9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7D5F92" w:rsidRPr="00EB2CE5" w:rsidRDefault="007D5F9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7D5F92" w:rsidRPr="00EB2CE5" w:rsidRDefault="007D5F9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7D5F92" w:rsidRDefault="007D5F9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7D5F92" w:rsidRPr="00EB2CE5" w:rsidRDefault="007D5F9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7D5F92" w:rsidRPr="00EB2CE5" w:rsidRDefault="007D5F9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7D5F92" w:rsidRPr="00EB2CE5" w:rsidRDefault="007D5F9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7D5F92" w:rsidRDefault="007D5F9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7D5F92" w:rsidRPr="00995154" w:rsidRDefault="007D5F9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7D5F92" w:rsidRDefault="007D5F9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7D5F92" w:rsidRDefault="007D5F9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7D5F92" w:rsidRDefault="007D5F9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7D5F92" w:rsidRDefault="007D5F9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7D5F92" w:rsidRDefault="007D5F9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7D5F92" w:rsidRDefault="007D5F9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7D5F92" w:rsidRPr="0001106F" w:rsidRDefault="007D5F9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7D5F92" w:rsidRPr="00995154" w:rsidRDefault="007D5F9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7D5F92" w:rsidRDefault="007D5F92"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7D5F92" w:rsidRDefault="007D5F92"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7D5F92" w:rsidRDefault="007D5F92"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7D5F92" w:rsidRDefault="007D5F92"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7D5F92" w:rsidRDefault="007D5F92"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7D5F92" w:rsidRDefault="007D5F9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7D5F92" w:rsidRPr="0001106F" w:rsidRDefault="007D5F9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3571010"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571011"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7D5F92" w:rsidRPr="00995154" w:rsidRDefault="007D5F9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7D5F92" w:rsidRDefault="007D5F9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7D5F92" w:rsidRDefault="007D5F9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7D5F92" w:rsidRDefault="007D5F9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7D5F92" w:rsidRDefault="007D5F9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7D5F92" w:rsidRDefault="007D5F9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7D5F92" w:rsidRPr="00F800C4" w:rsidRDefault="007D5F9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7D5F92" w:rsidRPr="0001106F" w:rsidRDefault="007D5F9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7D5F92" w:rsidRPr="00F800C4" w:rsidRDefault="007D5F9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7D5F92" w:rsidRDefault="007D5F9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7D5F92" w:rsidRDefault="007D5F9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7D5F92" w:rsidRDefault="007D5F9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7D5F92" w:rsidRPr="00995154" w:rsidRDefault="007D5F9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7D5F92" w:rsidRDefault="007D5F92"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7D5F92" w:rsidRDefault="007D5F92"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7D5F92" w:rsidRDefault="007D5F92"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7D5F92" w:rsidRDefault="007D5F92"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7D5F92" w:rsidRDefault="007D5F92"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7D5F92" w:rsidRPr="00F800C4" w:rsidRDefault="007D5F92"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7D5F92" w:rsidRPr="0001106F" w:rsidRDefault="007D5F9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7D5F92" w:rsidRPr="00F800C4" w:rsidRDefault="007D5F92"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7D5F92" w:rsidRDefault="007D5F92"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7D5F92" w:rsidRDefault="007D5F92"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7D5F92" w:rsidRDefault="007D5F92"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3571012"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3571013"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571014"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2" w:name="_Toc11916505"/>
      <w:r w:rsidRPr="00B659E2">
        <w:rPr>
          <w:b/>
        </w:rPr>
        <w:lastRenderedPageBreak/>
        <w:t xml:space="preserve">Diagram Rinci </w:t>
      </w:r>
      <w:r w:rsidR="009727FC" w:rsidRPr="00B659E2">
        <w:rPr>
          <w:b/>
        </w:rPr>
        <w:t>Level 1 Proses 2</w:t>
      </w:r>
      <w:bookmarkEnd w:id="192"/>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3571015"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3" w:name="_Toc12467735"/>
      <w:bookmarkStart w:id="194" w:name="_Toc12470847"/>
      <w:bookmarkStart w:id="195" w:name="_Toc12629245"/>
      <w:bookmarkStart w:id="196"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3"/>
      <w:bookmarkEnd w:id="194"/>
      <w:bookmarkEnd w:id="195"/>
      <w:bookmarkEnd w:id="196"/>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7" w:name="_Toc11916506"/>
      <w:r w:rsidRPr="00B659E2">
        <w:rPr>
          <w:b/>
        </w:rPr>
        <w:t>Diagram Rinci Level 1 Proses 3</w:t>
      </w:r>
      <w:bookmarkEnd w:id="19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571016"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8" w:name="_Toc12467736"/>
      <w:bookmarkStart w:id="199" w:name="_Toc12470848"/>
      <w:bookmarkStart w:id="200" w:name="_Toc12629246"/>
      <w:bookmarkStart w:id="201"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8"/>
      <w:bookmarkEnd w:id="199"/>
      <w:bookmarkEnd w:id="200"/>
      <w:bookmarkEnd w:id="20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2" w:name="_Toc11916507"/>
      <w:r w:rsidRPr="00B659E2">
        <w:rPr>
          <w:b/>
        </w:rPr>
        <w:lastRenderedPageBreak/>
        <w:t>Diagram Rinci Level 1 Proses 4</w:t>
      </w:r>
      <w:bookmarkEnd w:id="20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571017"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3" w:name="_Toc12467737"/>
      <w:bookmarkStart w:id="204" w:name="_Toc12470849"/>
      <w:bookmarkStart w:id="205" w:name="_Toc12629247"/>
      <w:bookmarkStart w:id="206"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3"/>
      <w:bookmarkEnd w:id="204"/>
      <w:bookmarkEnd w:id="205"/>
      <w:bookmarkEnd w:id="206"/>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7" w:name="_Toc11916508"/>
      <w:bookmarkStart w:id="208" w:name="_Toc12805057"/>
      <w:r>
        <w:rPr>
          <w:b/>
        </w:rPr>
        <w:t>Kamus Data Sistem yang Diusulkan</w:t>
      </w:r>
      <w:bookmarkEnd w:id="207"/>
      <w:bookmarkEnd w:id="208"/>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09" w:name="_Toc11916509"/>
      <w:bookmarkStart w:id="210" w:name="_Toc12805058"/>
      <w:r>
        <w:rPr>
          <w:b/>
        </w:rPr>
        <w:lastRenderedPageBreak/>
        <w:t>Spesifikasi Proses Sistem yang Diusulkan</w:t>
      </w:r>
      <w:bookmarkEnd w:id="209"/>
      <w:bookmarkEnd w:id="210"/>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1" w:name="_Toc11916510"/>
      <w:bookmarkStart w:id="212" w:name="_Toc12805059"/>
      <w:r>
        <w:rPr>
          <w:b/>
        </w:rPr>
        <w:lastRenderedPageBreak/>
        <w:t>Bagan Terstruktur Sistem yang Diusulkan</w:t>
      </w:r>
      <w:bookmarkEnd w:id="211"/>
      <w:bookmarkEnd w:id="212"/>
    </w:p>
    <w:p w14:paraId="119ECF9D" w14:textId="292420AD" w:rsidR="00D60E67" w:rsidRDefault="00083762" w:rsidP="00B168FC">
      <w:pPr>
        <w:keepNext/>
        <w:spacing w:after="0" w:line="240" w:lineRule="auto"/>
        <w:ind w:left="426"/>
      </w:pPr>
      <w:r>
        <w:object w:dxaOrig="8130" w:dyaOrig="4111" w14:anchorId="7811C80B">
          <v:shape id="_x0000_i1033" type="#_x0000_t75" style="width:396pt;height:200.25pt" o:ole="">
            <v:imagedata r:id="rId32" o:title=""/>
          </v:shape>
          <o:OLEObject Type="Embed" ProgID="Visio.Drawing.15" ShapeID="_x0000_i1033" DrawAspect="Content" ObjectID="_1623571018"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3" w:name="_Toc12467738"/>
      <w:bookmarkStart w:id="214" w:name="_Toc12470850"/>
      <w:bookmarkStart w:id="215" w:name="_Toc12629248"/>
      <w:bookmarkStart w:id="216"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3"/>
      <w:bookmarkEnd w:id="214"/>
      <w:bookmarkEnd w:id="215"/>
      <w:bookmarkEnd w:id="216"/>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571019"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7" w:name="_Toc12467739"/>
      <w:bookmarkStart w:id="218" w:name="_Toc12470851"/>
      <w:bookmarkStart w:id="219" w:name="_Toc12629249"/>
      <w:bookmarkStart w:id="220"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7"/>
      <w:bookmarkEnd w:id="218"/>
      <w:bookmarkEnd w:id="219"/>
      <w:bookmarkEnd w:id="220"/>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571020"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1" w:name="_Toc12467740"/>
      <w:bookmarkStart w:id="222" w:name="_Toc12470852"/>
      <w:bookmarkStart w:id="223" w:name="_Toc12629250"/>
      <w:bookmarkStart w:id="224"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1"/>
      <w:bookmarkEnd w:id="222"/>
      <w:bookmarkEnd w:id="223"/>
      <w:bookmarkEnd w:id="224"/>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571021"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5" w:name="_Toc12467741"/>
      <w:bookmarkStart w:id="226" w:name="_Toc12470853"/>
      <w:bookmarkStart w:id="227" w:name="_Toc12629251"/>
      <w:bookmarkStart w:id="228"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5"/>
      <w:bookmarkEnd w:id="226"/>
      <w:bookmarkEnd w:id="227"/>
      <w:bookmarkEnd w:id="228"/>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571022"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29" w:name="_Toc12467742"/>
      <w:bookmarkStart w:id="230" w:name="_Toc12470854"/>
      <w:bookmarkStart w:id="231" w:name="_Toc12629252"/>
      <w:bookmarkStart w:id="232"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29"/>
      <w:bookmarkEnd w:id="230"/>
      <w:bookmarkEnd w:id="231"/>
      <w:bookmarkEnd w:id="232"/>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571023"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3" w:name="_Toc12467743"/>
      <w:bookmarkStart w:id="234" w:name="_Toc12470855"/>
      <w:bookmarkStart w:id="235" w:name="_Toc12629253"/>
      <w:bookmarkStart w:id="236"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3"/>
      <w:bookmarkEnd w:id="234"/>
      <w:bookmarkEnd w:id="235"/>
      <w:bookmarkEnd w:id="236"/>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571024"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7" w:name="_Toc12467744"/>
      <w:bookmarkStart w:id="238" w:name="_Toc12470856"/>
      <w:bookmarkStart w:id="239" w:name="_Toc12629254"/>
      <w:bookmarkStart w:id="240"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7"/>
      <w:bookmarkEnd w:id="238"/>
      <w:bookmarkEnd w:id="239"/>
      <w:bookmarkEnd w:id="240"/>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pt;height:200.25pt" o:ole="">
            <v:imagedata r:id="rId46" o:title=""/>
          </v:shape>
          <o:OLEObject Type="Embed" ProgID="Visio.Drawing.15" ShapeID="_x0000_i1040" DrawAspect="Content" ObjectID="_1623571025"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1" w:name="_Toc12467745"/>
      <w:bookmarkStart w:id="242" w:name="_Toc12470857"/>
      <w:bookmarkStart w:id="243" w:name="_Toc12629255"/>
      <w:bookmarkStart w:id="244"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1"/>
      <w:bookmarkEnd w:id="242"/>
      <w:bookmarkEnd w:id="243"/>
      <w:bookmarkEnd w:id="244"/>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pt;height:200.25pt" o:ole="">
            <v:imagedata r:id="rId48" o:title=""/>
          </v:shape>
          <o:OLEObject Type="Embed" ProgID="Visio.Drawing.15" ShapeID="_x0000_i1041" DrawAspect="Content" ObjectID="_1623571026"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5" w:name="_Toc12467746"/>
      <w:bookmarkStart w:id="246" w:name="_Toc12470858"/>
      <w:bookmarkStart w:id="247" w:name="_Toc12629256"/>
      <w:bookmarkStart w:id="248"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5"/>
      <w:bookmarkEnd w:id="246"/>
      <w:bookmarkEnd w:id="247"/>
      <w:bookmarkEnd w:id="248"/>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pt;height:200.25pt" o:ole="">
            <v:imagedata r:id="rId50" o:title=""/>
          </v:shape>
          <o:OLEObject Type="Embed" ProgID="Visio.Drawing.15" ShapeID="_x0000_i1042" DrawAspect="Content" ObjectID="_1623571027"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49" w:name="_Toc12467747"/>
      <w:bookmarkStart w:id="250" w:name="_Toc12470859"/>
      <w:bookmarkStart w:id="251" w:name="_Toc12629257"/>
      <w:bookmarkStart w:id="252"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49"/>
      <w:bookmarkEnd w:id="250"/>
      <w:bookmarkEnd w:id="251"/>
      <w:bookmarkEnd w:id="252"/>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pt;height:200.25pt" o:ole="">
            <v:imagedata r:id="rId52" o:title=""/>
          </v:shape>
          <o:OLEObject Type="Embed" ProgID="Visio.Drawing.15" ShapeID="_x0000_i1043" DrawAspect="Content" ObjectID="_1623571028"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3" w:name="_Toc12467748"/>
      <w:bookmarkStart w:id="254" w:name="_Toc12470860"/>
      <w:bookmarkStart w:id="255" w:name="_Toc12629258"/>
      <w:bookmarkStart w:id="256"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3"/>
      <w:bookmarkEnd w:id="254"/>
      <w:bookmarkEnd w:id="255"/>
      <w:bookmarkEnd w:id="256"/>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pt;height:200.25pt" o:ole="">
            <v:imagedata r:id="rId54" o:title=""/>
          </v:shape>
          <o:OLEObject Type="Embed" ProgID="Visio.Drawing.15" ShapeID="_x0000_i1044" DrawAspect="Content" ObjectID="_1623571029"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7" w:name="_Toc12467749"/>
      <w:bookmarkStart w:id="258" w:name="_Toc12470861"/>
      <w:bookmarkStart w:id="259" w:name="_Toc12629259"/>
      <w:bookmarkStart w:id="260"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7"/>
      <w:bookmarkEnd w:id="258"/>
      <w:bookmarkEnd w:id="259"/>
      <w:bookmarkEnd w:id="260"/>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pt;height:200.25pt" o:ole="">
            <v:imagedata r:id="rId56" o:title=""/>
          </v:shape>
          <o:OLEObject Type="Embed" ProgID="Visio.Drawing.15" ShapeID="_x0000_i1045" DrawAspect="Content" ObjectID="_1623571030"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1" w:name="_Toc12467750"/>
      <w:bookmarkStart w:id="262" w:name="_Toc12470862"/>
      <w:bookmarkStart w:id="263" w:name="_Toc12629260"/>
      <w:bookmarkStart w:id="264"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1"/>
      <w:bookmarkEnd w:id="262"/>
      <w:bookmarkEnd w:id="263"/>
      <w:bookmarkEnd w:id="264"/>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pt;height:200.25pt" o:ole="">
            <v:imagedata r:id="rId58" o:title=""/>
          </v:shape>
          <o:OLEObject Type="Embed" ProgID="Visio.Drawing.15" ShapeID="_x0000_i1046" DrawAspect="Content" ObjectID="_1623571031"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5" w:name="_Toc12467751"/>
      <w:bookmarkStart w:id="266" w:name="_Toc12470863"/>
      <w:bookmarkStart w:id="267" w:name="_Toc12629261"/>
      <w:bookmarkStart w:id="268"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5"/>
      <w:bookmarkEnd w:id="266"/>
      <w:bookmarkEnd w:id="267"/>
      <w:bookmarkEnd w:id="268"/>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pt;height:200.25pt" o:ole="">
            <v:imagedata r:id="rId60" o:title=""/>
          </v:shape>
          <o:OLEObject Type="Embed" ProgID="Visio.Drawing.15" ShapeID="_x0000_i1047" DrawAspect="Content" ObjectID="_1623571032"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69" w:name="_Toc12467752"/>
      <w:bookmarkStart w:id="270" w:name="_Toc12470864"/>
      <w:bookmarkStart w:id="271" w:name="_Toc12629262"/>
      <w:bookmarkStart w:id="272"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69"/>
      <w:bookmarkEnd w:id="270"/>
      <w:bookmarkEnd w:id="271"/>
      <w:bookmarkEnd w:id="272"/>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3" w:name="_Toc11916511"/>
      <w:bookmarkStart w:id="274" w:name="_Toc12805060"/>
      <w:r>
        <w:rPr>
          <w:b/>
        </w:rPr>
        <w:t>Spesifikasi Modul yang Diusulkan</w:t>
      </w:r>
      <w:bookmarkEnd w:id="273"/>
      <w:bookmarkEnd w:id="274"/>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5" w:name="_Toc11916512"/>
      <w:r w:rsidRPr="00B659E2">
        <w:rPr>
          <w:b/>
        </w:rPr>
        <w:t>Modul pemesanan</w:t>
      </w:r>
      <w:bookmarkEnd w:id="275"/>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3"/>
      <w:r w:rsidRPr="00B659E2">
        <w:rPr>
          <w:b/>
        </w:rPr>
        <w:t xml:space="preserve">Modul </w:t>
      </w:r>
      <w:r w:rsidRPr="00B659E2">
        <w:rPr>
          <w:b/>
          <w:i/>
          <w:lang w:val="en-US"/>
        </w:rPr>
        <w:t>request bill</w:t>
      </w:r>
      <w:bookmarkEnd w:id="276"/>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4"/>
      <w:r w:rsidRPr="00B659E2">
        <w:rPr>
          <w:b/>
        </w:rPr>
        <w:t>Modul pembayaran</w:t>
      </w:r>
      <w:bookmarkEnd w:id="277"/>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8" w:name="_Toc11916515"/>
      <w:bookmarkStart w:id="279" w:name="_Toc12805061"/>
      <w:r>
        <w:rPr>
          <w:b/>
        </w:rPr>
        <w:t>Rancangan Basis Data Sistem yang Diusulkan</w:t>
      </w:r>
      <w:bookmarkEnd w:id="278"/>
      <w:bookmarkEnd w:id="279"/>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0" w:name="_Toc11916516"/>
      <w:r w:rsidRPr="00B659E2">
        <w:rPr>
          <w:b/>
        </w:rPr>
        <w:t>Normalisasi</w:t>
      </w:r>
      <w:bookmarkEnd w:id="280"/>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7D5F92" w:rsidRPr="00863846" w:rsidRDefault="007D5F9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7D5F92" w:rsidRPr="00863846" w:rsidRDefault="007D5F92" w:rsidP="00883BF5">
                              <w:pPr>
                                <w:spacing w:after="0"/>
                                <w:jc w:val="left"/>
                                <w:rPr>
                                  <w:noProof/>
                                  <w:color w:val="000000" w:themeColor="text1"/>
                                  <w:sz w:val="20"/>
                                </w:rPr>
                              </w:pPr>
                              <w:r w:rsidRPr="00863846">
                                <w:rPr>
                                  <w:noProof/>
                                  <w:color w:val="000000" w:themeColor="text1"/>
                                  <w:sz w:val="20"/>
                                </w:rPr>
                                <w:t>tipe</w:t>
                              </w:r>
                            </w:p>
                            <w:p w14:paraId="5D4B6AF3" w14:textId="403A630E" w:rsidR="007D5F92" w:rsidRDefault="007D5F92" w:rsidP="00883BF5">
                              <w:pPr>
                                <w:spacing w:after="0"/>
                                <w:jc w:val="left"/>
                                <w:rPr>
                                  <w:noProof/>
                                  <w:color w:val="000000" w:themeColor="text1"/>
                                  <w:sz w:val="20"/>
                                </w:rPr>
                              </w:pPr>
                              <w:r w:rsidRPr="00863846">
                                <w:rPr>
                                  <w:noProof/>
                                  <w:color w:val="000000" w:themeColor="text1"/>
                                  <w:sz w:val="20"/>
                                </w:rPr>
                                <w:t>harga_menu</w:t>
                              </w:r>
                            </w:p>
                            <w:p w14:paraId="05703DC6" w14:textId="15EEA346" w:rsidR="007D5F92" w:rsidRDefault="007D5F92" w:rsidP="00883BF5">
                              <w:pPr>
                                <w:spacing w:after="0"/>
                                <w:jc w:val="left"/>
                                <w:rPr>
                                  <w:noProof/>
                                  <w:color w:val="000000" w:themeColor="text1"/>
                                  <w:sz w:val="20"/>
                                </w:rPr>
                              </w:pPr>
                              <w:r>
                                <w:rPr>
                                  <w:noProof/>
                                  <w:color w:val="000000" w:themeColor="text1"/>
                                  <w:sz w:val="20"/>
                                </w:rPr>
                                <w:t>foto</w:t>
                              </w:r>
                            </w:p>
                            <w:p w14:paraId="24F20B99" w14:textId="4DBF3B9F" w:rsidR="007D5F92" w:rsidRDefault="007D5F92" w:rsidP="00883BF5">
                              <w:pPr>
                                <w:spacing w:after="0"/>
                                <w:jc w:val="left"/>
                                <w:rPr>
                                  <w:noProof/>
                                  <w:color w:val="000000" w:themeColor="text1"/>
                                  <w:sz w:val="20"/>
                                </w:rPr>
                              </w:pPr>
                              <w:r w:rsidRPr="00863846">
                                <w:rPr>
                                  <w:noProof/>
                                  <w:color w:val="000000" w:themeColor="text1"/>
                                  <w:sz w:val="20"/>
                                </w:rPr>
                                <w:t>deskripsi</w:t>
                              </w:r>
                            </w:p>
                            <w:p w14:paraId="25D0C907"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level</w:t>
                              </w:r>
                            </w:p>
                            <w:p w14:paraId="3C5F0F0A" w14:textId="0C7BC8F6" w:rsidR="007D5F92" w:rsidRDefault="007D5F92" w:rsidP="00883BF5">
                              <w:pPr>
                                <w:spacing w:after="0"/>
                                <w:jc w:val="left"/>
                                <w:rPr>
                                  <w:noProof/>
                                  <w:color w:val="000000" w:themeColor="text1"/>
                                  <w:sz w:val="20"/>
                                </w:rPr>
                              </w:pPr>
                              <w:r w:rsidRPr="00863846">
                                <w:rPr>
                                  <w:noProof/>
                                  <w:color w:val="000000" w:themeColor="text1"/>
                                  <w:sz w:val="20"/>
                                </w:rPr>
                                <w:t>harga_level</w:t>
                              </w:r>
                            </w:p>
                            <w:p w14:paraId="72691312"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id_transaksi</w:t>
                              </w:r>
                            </w:p>
                            <w:p w14:paraId="440D8AE8"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no_meja</w:t>
                              </w:r>
                            </w:p>
                            <w:p w14:paraId="5696B960"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tanggal</w:t>
                              </w:r>
                            </w:p>
                            <w:p w14:paraId="66C7724C" w14:textId="02E26601" w:rsidR="007D5F92" w:rsidRPr="00863846" w:rsidRDefault="007D5F92" w:rsidP="00883BF5">
                              <w:pPr>
                                <w:spacing w:after="0"/>
                                <w:jc w:val="left"/>
                                <w:rPr>
                                  <w:noProof/>
                                  <w:color w:val="000000" w:themeColor="text1"/>
                                  <w:sz w:val="20"/>
                                </w:rPr>
                              </w:pPr>
                              <w:r>
                                <w:rPr>
                                  <w:noProof/>
                                  <w:color w:val="000000" w:themeColor="text1"/>
                                  <w:sz w:val="20"/>
                                </w:rPr>
                                <w:t>id_pesanan</w:t>
                              </w:r>
                            </w:p>
                            <w:p w14:paraId="5C9C1811" w14:textId="6B543A69" w:rsidR="007D5F92" w:rsidRPr="00863846" w:rsidRDefault="007D5F92"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7D5F92" w:rsidRPr="00863846" w:rsidRDefault="007D5F9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7D5F92" w:rsidRPr="00863846" w:rsidRDefault="007D5F92" w:rsidP="00883BF5">
                        <w:pPr>
                          <w:spacing w:after="0"/>
                          <w:jc w:val="left"/>
                          <w:rPr>
                            <w:noProof/>
                            <w:color w:val="000000" w:themeColor="text1"/>
                            <w:sz w:val="20"/>
                          </w:rPr>
                        </w:pPr>
                        <w:r w:rsidRPr="00863846">
                          <w:rPr>
                            <w:noProof/>
                            <w:color w:val="000000" w:themeColor="text1"/>
                            <w:sz w:val="20"/>
                          </w:rPr>
                          <w:t>tipe</w:t>
                        </w:r>
                      </w:p>
                      <w:p w14:paraId="5D4B6AF3" w14:textId="403A630E" w:rsidR="007D5F92" w:rsidRDefault="007D5F92" w:rsidP="00883BF5">
                        <w:pPr>
                          <w:spacing w:after="0"/>
                          <w:jc w:val="left"/>
                          <w:rPr>
                            <w:noProof/>
                            <w:color w:val="000000" w:themeColor="text1"/>
                            <w:sz w:val="20"/>
                          </w:rPr>
                        </w:pPr>
                        <w:r w:rsidRPr="00863846">
                          <w:rPr>
                            <w:noProof/>
                            <w:color w:val="000000" w:themeColor="text1"/>
                            <w:sz w:val="20"/>
                          </w:rPr>
                          <w:t>harga_menu</w:t>
                        </w:r>
                      </w:p>
                      <w:p w14:paraId="05703DC6" w14:textId="15EEA346" w:rsidR="007D5F92" w:rsidRDefault="007D5F92" w:rsidP="00883BF5">
                        <w:pPr>
                          <w:spacing w:after="0"/>
                          <w:jc w:val="left"/>
                          <w:rPr>
                            <w:noProof/>
                            <w:color w:val="000000" w:themeColor="text1"/>
                            <w:sz w:val="20"/>
                          </w:rPr>
                        </w:pPr>
                        <w:r>
                          <w:rPr>
                            <w:noProof/>
                            <w:color w:val="000000" w:themeColor="text1"/>
                            <w:sz w:val="20"/>
                          </w:rPr>
                          <w:t>foto</w:t>
                        </w:r>
                      </w:p>
                      <w:p w14:paraId="24F20B99" w14:textId="4DBF3B9F" w:rsidR="007D5F92" w:rsidRDefault="007D5F92" w:rsidP="00883BF5">
                        <w:pPr>
                          <w:spacing w:after="0"/>
                          <w:jc w:val="left"/>
                          <w:rPr>
                            <w:noProof/>
                            <w:color w:val="000000" w:themeColor="text1"/>
                            <w:sz w:val="20"/>
                          </w:rPr>
                        </w:pPr>
                        <w:r w:rsidRPr="00863846">
                          <w:rPr>
                            <w:noProof/>
                            <w:color w:val="000000" w:themeColor="text1"/>
                            <w:sz w:val="20"/>
                          </w:rPr>
                          <w:t>deskripsi</w:t>
                        </w:r>
                      </w:p>
                      <w:p w14:paraId="25D0C907"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level</w:t>
                        </w:r>
                      </w:p>
                      <w:p w14:paraId="3C5F0F0A" w14:textId="0C7BC8F6" w:rsidR="007D5F92" w:rsidRDefault="007D5F92" w:rsidP="00883BF5">
                        <w:pPr>
                          <w:spacing w:after="0"/>
                          <w:jc w:val="left"/>
                          <w:rPr>
                            <w:noProof/>
                            <w:color w:val="000000" w:themeColor="text1"/>
                            <w:sz w:val="20"/>
                          </w:rPr>
                        </w:pPr>
                        <w:r w:rsidRPr="00863846">
                          <w:rPr>
                            <w:noProof/>
                            <w:color w:val="000000" w:themeColor="text1"/>
                            <w:sz w:val="20"/>
                          </w:rPr>
                          <w:t>harga_level</w:t>
                        </w:r>
                      </w:p>
                      <w:p w14:paraId="72691312"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id_transaksi</w:t>
                        </w:r>
                      </w:p>
                      <w:p w14:paraId="440D8AE8"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no_meja</w:t>
                        </w:r>
                      </w:p>
                      <w:p w14:paraId="5696B960"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tanggal</w:t>
                        </w:r>
                      </w:p>
                      <w:p w14:paraId="66C7724C" w14:textId="02E26601" w:rsidR="007D5F92" w:rsidRPr="00863846" w:rsidRDefault="007D5F92" w:rsidP="00883BF5">
                        <w:pPr>
                          <w:spacing w:after="0"/>
                          <w:jc w:val="left"/>
                          <w:rPr>
                            <w:noProof/>
                            <w:color w:val="000000" w:themeColor="text1"/>
                            <w:sz w:val="20"/>
                          </w:rPr>
                        </w:pPr>
                        <w:r>
                          <w:rPr>
                            <w:noProof/>
                            <w:color w:val="000000" w:themeColor="text1"/>
                            <w:sz w:val="20"/>
                          </w:rPr>
                          <w:t>id_pesanan</w:t>
                        </w:r>
                      </w:p>
                      <w:p w14:paraId="5C9C1811" w14:textId="6B543A69" w:rsidR="007D5F92" w:rsidRPr="00863846" w:rsidRDefault="007D5F92"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1" w:name="_Toc12467753"/>
      <w:bookmarkStart w:id="282" w:name="_Toc12470865"/>
      <w:bookmarkStart w:id="283" w:name="_Toc12629263"/>
      <w:bookmarkStart w:id="284"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1"/>
      <w:bookmarkEnd w:id="282"/>
      <w:bookmarkEnd w:id="283"/>
      <w:bookmarkEnd w:id="284"/>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7D5F92" w:rsidRPr="00863846" w:rsidRDefault="007D5F92"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7D5F92" w:rsidRPr="00863846" w:rsidRDefault="007D5F92" w:rsidP="00F7604D">
                              <w:pPr>
                                <w:spacing w:after="0"/>
                                <w:rPr>
                                  <w:sz w:val="20"/>
                                  <w:szCs w:val="24"/>
                                </w:rPr>
                              </w:pPr>
                              <w:r w:rsidRPr="00863846">
                                <w:rPr>
                                  <w:noProof/>
                                  <w:color w:val="000000" w:themeColor="text1"/>
                                  <w:sz w:val="20"/>
                                </w:rPr>
                                <w:t>id_transaksi *</w:t>
                              </w:r>
                            </w:p>
                            <w:p w14:paraId="6490635F"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no_meja</w:t>
                              </w:r>
                            </w:p>
                            <w:p w14:paraId="12412C60"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tanggal</w:t>
                              </w:r>
                            </w:p>
                            <w:p w14:paraId="695011D3" w14:textId="590075D5" w:rsidR="007D5F92" w:rsidRPr="00863846" w:rsidRDefault="007D5F92" w:rsidP="00F7604D">
                              <w:pPr>
                                <w:spacing w:after="0"/>
                                <w:jc w:val="left"/>
                                <w:rPr>
                                  <w:noProof/>
                                  <w:color w:val="000000" w:themeColor="text1"/>
                                  <w:sz w:val="20"/>
                                </w:rPr>
                              </w:pPr>
                              <w:r>
                                <w:rPr>
                                  <w:noProof/>
                                  <w:color w:val="000000" w:themeColor="text1"/>
                                  <w:sz w:val="20"/>
                                </w:rPr>
                                <w:t>nama_menu</w:t>
                              </w:r>
                            </w:p>
                            <w:p w14:paraId="3FC8B946"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jumlah</w:t>
                              </w:r>
                            </w:p>
                            <w:p w14:paraId="1278824E"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level</w:t>
                              </w:r>
                            </w:p>
                            <w:p w14:paraId="342BB5F1"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harga_level</w:t>
                              </w:r>
                            </w:p>
                            <w:p w14:paraId="0BEF9C98" w14:textId="77777777" w:rsidR="007D5F92" w:rsidRPr="00BB1F45" w:rsidRDefault="007D5F92" w:rsidP="00F7604D">
                              <w:pPr>
                                <w:spacing w:after="0"/>
                                <w:jc w:val="left"/>
                                <w:rPr>
                                  <w:noProof/>
                                  <w:color w:val="000000" w:themeColor="text1"/>
                                </w:rPr>
                              </w:pPr>
                            </w:p>
                            <w:p w14:paraId="025735FC" w14:textId="77777777" w:rsidR="007D5F92" w:rsidRDefault="007D5F92"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7D5F92" w:rsidRPr="00863846" w:rsidRDefault="007D5F92"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7D5F92" w:rsidRPr="00863846" w:rsidRDefault="007D5F9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7D5F92" w:rsidRPr="00863846" w:rsidRDefault="007D5F92" w:rsidP="00A078FA">
                              <w:pPr>
                                <w:spacing w:after="0"/>
                                <w:jc w:val="left"/>
                                <w:rPr>
                                  <w:noProof/>
                                  <w:color w:val="000000" w:themeColor="text1"/>
                                  <w:sz w:val="20"/>
                                </w:rPr>
                              </w:pPr>
                              <w:r w:rsidRPr="00863846">
                                <w:rPr>
                                  <w:noProof/>
                                  <w:color w:val="000000" w:themeColor="text1"/>
                                  <w:sz w:val="20"/>
                                </w:rPr>
                                <w:t>tipe</w:t>
                              </w:r>
                            </w:p>
                            <w:p w14:paraId="790A35FB" w14:textId="12FF0395" w:rsidR="007D5F92" w:rsidRDefault="007D5F92" w:rsidP="00A078FA">
                              <w:pPr>
                                <w:spacing w:after="0"/>
                                <w:jc w:val="left"/>
                                <w:rPr>
                                  <w:noProof/>
                                  <w:color w:val="000000" w:themeColor="text1"/>
                                  <w:sz w:val="20"/>
                                </w:rPr>
                              </w:pPr>
                              <w:r w:rsidRPr="00863846">
                                <w:rPr>
                                  <w:noProof/>
                                  <w:color w:val="000000" w:themeColor="text1"/>
                                  <w:sz w:val="20"/>
                                </w:rPr>
                                <w:t>harga_menu</w:t>
                              </w:r>
                            </w:p>
                            <w:p w14:paraId="5C393874" w14:textId="7DE8E68A" w:rsidR="007D5F92" w:rsidRPr="00863846" w:rsidRDefault="007D5F92" w:rsidP="00A078FA">
                              <w:pPr>
                                <w:spacing w:after="0"/>
                                <w:jc w:val="left"/>
                                <w:rPr>
                                  <w:noProof/>
                                  <w:color w:val="000000" w:themeColor="text1"/>
                                  <w:sz w:val="20"/>
                                </w:rPr>
                              </w:pPr>
                              <w:r>
                                <w:rPr>
                                  <w:noProof/>
                                  <w:color w:val="000000" w:themeColor="text1"/>
                                  <w:sz w:val="20"/>
                                </w:rPr>
                                <w:t>foto</w:t>
                              </w:r>
                            </w:p>
                            <w:p w14:paraId="7AAD1E1A" w14:textId="2B4862B2" w:rsidR="007D5F92" w:rsidRPr="00863846" w:rsidRDefault="007D5F92" w:rsidP="00A078FA">
                              <w:pPr>
                                <w:spacing w:after="0"/>
                                <w:jc w:val="left"/>
                                <w:rPr>
                                  <w:noProof/>
                                  <w:color w:val="000000" w:themeColor="text1"/>
                                  <w:sz w:val="20"/>
                                </w:rPr>
                              </w:pPr>
                              <w:r w:rsidRPr="00863846">
                                <w:rPr>
                                  <w:noProof/>
                                  <w:color w:val="000000" w:themeColor="text1"/>
                                  <w:sz w:val="20"/>
                                </w:rPr>
                                <w:t>deskripsi</w:t>
                              </w:r>
                            </w:p>
                            <w:p w14:paraId="1BD1DAA6" w14:textId="77777777" w:rsidR="007D5F92" w:rsidRPr="00A078FA" w:rsidRDefault="007D5F92"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7D5F92" w:rsidRPr="00863846" w:rsidRDefault="007D5F92"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7D5F92" w:rsidRPr="00863846" w:rsidRDefault="007D5F92" w:rsidP="00F7604D">
                        <w:pPr>
                          <w:spacing w:after="0"/>
                          <w:rPr>
                            <w:sz w:val="20"/>
                            <w:szCs w:val="24"/>
                          </w:rPr>
                        </w:pPr>
                        <w:r w:rsidRPr="00863846">
                          <w:rPr>
                            <w:noProof/>
                            <w:color w:val="000000" w:themeColor="text1"/>
                            <w:sz w:val="20"/>
                          </w:rPr>
                          <w:t>id_transaksi *</w:t>
                        </w:r>
                      </w:p>
                      <w:p w14:paraId="6490635F"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no_meja</w:t>
                        </w:r>
                      </w:p>
                      <w:p w14:paraId="12412C60"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tanggal</w:t>
                        </w:r>
                      </w:p>
                      <w:p w14:paraId="695011D3" w14:textId="590075D5" w:rsidR="007D5F92" w:rsidRPr="00863846" w:rsidRDefault="007D5F92" w:rsidP="00F7604D">
                        <w:pPr>
                          <w:spacing w:after="0"/>
                          <w:jc w:val="left"/>
                          <w:rPr>
                            <w:noProof/>
                            <w:color w:val="000000" w:themeColor="text1"/>
                            <w:sz w:val="20"/>
                          </w:rPr>
                        </w:pPr>
                        <w:r>
                          <w:rPr>
                            <w:noProof/>
                            <w:color w:val="000000" w:themeColor="text1"/>
                            <w:sz w:val="20"/>
                          </w:rPr>
                          <w:t>nama_menu</w:t>
                        </w:r>
                      </w:p>
                      <w:p w14:paraId="3FC8B946"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jumlah</w:t>
                        </w:r>
                      </w:p>
                      <w:p w14:paraId="1278824E"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level</w:t>
                        </w:r>
                      </w:p>
                      <w:p w14:paraId="342BB5F1"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harga_level</w:t>
                        </w:r>
                      </w:p>
                      <w:p w14:paraId="0BEF9C98" w14:textId="77777777" w:rsidR="007D5F92" w:rsidRPr="00BB1F45" w:rsidRDefault="007D5F92" w:rsidP="00F7604D">
                        <w:pPr>
                          <w:spacing w:after="0"/>
                          <w:jc w:val="left"/>
                          <w:rPr>
                            <w:noProof/>
                            <w:color w:val="000000" w:themeColor="text1"/>
                          </w:rPr>
                        </w:pPr>
                      </w:p>
                      <w:p w14:paraId="025735FC" w14:textId="77777777" w:rsidR="007D5F92" w:rsidRDefault="007D5F92"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7D5F92" w:rsidRPr="00863846" w:rsidRDefault="007D5F92"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7D5F92" w:rsidRPr="00863846" w:rsidRDefault="007D5F9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7D5F92" w:rsidRPr="00863846" w:rsidRDefault="007D5F92" w:rsidP="00A078FA">
                        <w:pPr>
                          <w:spacing w:after="0"/>
                          <w:jc w:val="left"/>
                          <w:rPr>
                            <w:noProof/>
                            <w:color w:val="000000" w:themeColor="text1"/>
                            <w:sz w:val="20"/>
                          </w:rPr>
                        </w:pPr>
                        <w:r w:rsidRPr="00863846">
                          <w:rPr>
                            <w:noProof/>
                            <w:color w:val="000000" w:themeColor="text1"/>
                            <w:sz w:val="20"/>
                          </w:rPr>
                          <w:t>tipe</w:t>
                        </w:r>
                      </w:p>
                      <w:p w14:paraId="790A35FB" w14:textId="12FF0395" w:rsidR="007D5F92" w:rsidRDefault="007D5F92" w:rsidP="00A078FA">
                        <w:pPr>
                          <w:spacing w:after="0"/>
                          <w:jc w:val="left"/>
                          <w:rPr>
                            <w:noProof/>
                            <w:color w:val="000000" w:themeColor="text1"/>
                            <w:sz w:val="20"/>
                          </w:rPr>
                        </w:pPr>
                        <w:r w:rsidRPr="00863846">
                          <w:rPr>
                            <w:noProof/>
                            <w:color w:val="000000" w:themeColor="text1"/>
                            <w:sz w:val="20"/>
                          </w:rPr>
                          <w:t>harga_menu</w:t>
                        </w:r>
                      </w:p>
                      <w:p w14:paraId="5C393874" w14:textId="7DE8E68A" w:rsidR="007D5F92" w:rsidRPr="00863846" w:rsidRDefault="007D5F92" w:rsidP="00A078FA">
                        <w:pPr>
                          <w:spacing w:after="0"/>
                          <w:jc w:val="left"/>
                          <w:rPr>
                            <w:noProof/>
                            <w:color w:val="000000" w:themeColor="text1"/>
                            <w:sz w:val="20"/>
                          </w:rPr>
                        </w:pPr>
                        <w:r>
                          <w:rPr>
                            <w:noProof/>
                            <w:color w:val="000000" w:themeColor="text1"/>
                            <w:sz w:val="20"/>
                          </w:rPr>
                          <w:t>foto</w:t>
                        </w:r>
                      </w:p>
                      <w:p w14:paraId="7AAD1E1A" w14:textId="2B4862B2" w:rsidR="007D5F92" w:rsidRPr="00863846" w:rsidRDefault="007D5F92" w:rsidP="00A078FA">
                        <w:pPr>
                          <w:spacing w:after="0"/>
                          <w:jc w:val="left"/>
                          <w:rPr>
                            <w:noProof/>
                            <w:color w:val="000000" w:themeColor="text1"/>
                            <w:sz w:val="20"/>
                          </w:rPr>
                        </w:pPr>
                        <w:r w:rsidRPr="00863846">
                          <w:rPr>
                            <w:noProof/>
                            <w:color w:val="000000" w:themeColor="text1"/>
                            <w:sz w:val="20"/>
                          </w:rPr>
                          <w:t>deskripsi</w:t>
                        </w:r>
                      </w:p>
                      <w:p w14:paraId="1BD1DAA6" w14:textId="77777777" w:rsidR="007D5F92" w:rsidRPr="00A078FA" w:rsidRDefault="007D5F92"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5" w:name="_Toc12467754"/>
      <w:bookmarkStart w:id="286" w:name="_Toc12470866"/>
      <w:bookmarkStart w:id="287" w:name="_Toc12629264"/>
      <w:bookmarkStart w:id="288"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5"/>
      <w:bookmarkEnd w:id="286"/>
      <w:bookmarkEnd w:id="287"/>
      <w:bookmarkEnd w:id="288"/>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7D5F92" w:rsidRDefault="007D5F92" w:rsidP="009F1264">
                              <w:pPr>
                                <w:keepNext/>
                                <w:spacing w:after="0"/>
                                <w:rPr>
                                  <w:noProof/>
                                  <w:color w:val="000000"/>
                                </w:rPr>
                              </w:pPr>
                              <w:r>
                                <w:rPr>
                                  <w:noProof/>
                                  <w:color w:val="000000"/>
                                  <w:sz w:val="20"/>
                                  <w:szCs w:val="20"/>
                                </w:rPr>
                                <w:t>id_pesanan</w:t>
                              </w:r>
                              <w:r>
                                <w:rPr>
                                  <w:noProof/>
                                  <w:color w:val="000000"/>
                                </w:rPr>
                                <w:t>*</w:t>
                              </w:r>
                            </w:p>
                            <w:p w14:paraId="017FB367" w14:textId="4B6C54DA" w:rsidR="007D5F92" w:rsidRDefault="007D5F92" w:rsidP="009F1264">
                              <w:pPr>
                                <w:keepNext/>
                                <w:spacing w:after="0"/>
                                <w:rPr>
                                  <w:noProof/>
                                  <w:color w:val="000000" w:themeColor="text1"/>
                                  <w:sz w:val="20"/>
                                </w:rPr>
                              </w:pPr>
                              <w:r w:rsidRPr="00863846">
                                <w:rPr>
                                  <w:noProof/>
                                  <w:color w:val="000000" w:themeColor="text1"/>
                                  <w:sz w:val="20"/>
                                </w:rPr>
                                <w:t>id_transaksi</w:t>
                              </w:r>
                            </w:p>
                            <w:p w14:paraId="16001F97" w14:textId="3608CB08" w:rsidR="007D5F92" w:rsidRPr="008F299A" w:rsidRDefault="007D5F92" w:rsidP="009F1264">
                              <w:pPr>
                                <w:keepNext/>
                                <w:spacing w:after="0"/>
                                <w:rPr>
                                  <w:noProof/>
                                  <w:color w:val="000000" w:themeColor="text1"/>
                                  <w:sz w:val="20"/>
                                </w:rPr>
                              </w:pPr>
                              <w:r>
                                <w:rPr>
                                  <w:noProof/>
                                  <w:color w:val="000000" w:themeColor="text1"/>
                                  <w:sz w:val="20"/>
                                </w:rPr>
                                <w:t>nama_menu</w:t>
                              </w:r>
                            </w:p>
                            <w:p w14:paraId="24C0F224" w14:textId="77777777" w:rsidR="007D5F92" w:rsidRPr="00863846" w:rsidRDefault="007D5F92" w:rsidP="009F1264">
                              <w:pPr>
                                <w:keepNext/>
                                <w:spacing w:after="0"/>
                                <w:rPr>
                                  <w:noProof/>
                                  <w:color w:val="000000" w:themeColor="text1"/>
                                  <w:sz w:val="20"/>
                                </w:rPr>
                              </w:pPr>
                              <w:r w:rsidRPr="00863846">
                                <w:rPr>
                                  <w:noProof/>
                                  <w:color w:val="000000" w:themeColor="text1"/>
                                  <w:sz w:val="20"/>
                                </w:rPr>
                                <w:t>jumlah</w:t>
                              </w:r>
                            </w:p>
                            <w:p w14:paraId="19160BCF"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7D5F92" w:rsidRDefault="007D5F92"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7D5F92" w:rsidRDefault="007D5F92"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7D5F92" w:rsidRDefault="007D5F92"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7D5F92" w:rsidRDefault="007D5F92" w:rsidP="00E0262F">
                              <w:pPr>
                                <w:spacing w:after="0"/>
                                <w:rPr>
                                  <w:noProof/>
                                  <w:szCs w:val="24"/>
                                </w:rPr>
                              </w:pPr>
                              <w:r>
                                <w:rPr>
                                  <w:noProof/>
                                  <w:color w:val="000000"/>
                                  <w:sz w:val="20"/>
                                  <w:szCs w:val="20"/>
                                </w:rPr>
                                <w:t>id_transaksi *</w:t>
                              </w:r>
                            </w:p>
                            <w:p w14:paraId="0B089475" w14:textId="77777777" w:rsidR="007D5F92" w:rsidRDefault="007D5F92" w:rsidP="00E0262F">
                              <w:pPr>
                                <w:spacing w:after="0"/>
                                <w:rPr>
                                  <w:noProof/>
                                </w:rPr>
                              </w:pPr>
                              <w:r>
                                <w:rPr>
                                  <w:noProof/>
                                  <w:color w:val="000000"/>
                                  <w:sz w:val="20"/>
                                  <w:szCs w:val="20"/>
                                </w:rPr>
                                <w:t>no_meja</w:t>
                              </w:r>
                            </w:p>
                            <w:p w14:paraId="00A6F719" w14:textId="77786BC2" w:rsidR="007D5F92" w:rsidRDefault="007D5F92" w:rsidP="00E0262F">
                              <w:pPr>
                                <w:spacing w:after="0"/>
                              </w:pPr>
                              <w:r>
                                <w:rPr>
                                  <w:noProof/>
                                  <w:color w:val="000000"/>
                                  <w:sz w:val="20"/>
                                  <w:szCs w:val="20"/>
                                </w:rPr>
                                <w:t>tanggal</w:t>
                              </w:r>
                            </w:p>
                            <w:p w14:paraId="20622F82" w14:textId="77777777" w:rsidR="007D5F92" w:rsidRDefault="007D5F92" w:rsidP="00F60081">
                              <w:r>
                                <w:rPr>
                                  <w:color w:val="000000"/>
                                </w:rPr>
                                <w:t> </w:t>
                              </w:r>
                            </w:p>
                            <w:p w14:paraId="71C55542" w14:textId="77777777" w:rsidR="007D5F92" w:rsidRDefault="007D5F92"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7D5F92" w:rsidRDefault="007D5F92"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7D5F92" w:rsidRDefault="007D5F92" w:rsidP="004D00AC">
                              <w:pPr>
                                <w:spacing w:after="0"/>
                                <w:rPr>
                                  <w:noProof/>
                                  <w:szCs w:val="24"/>
                                </w:rPr>
                              </w:pPr>
                              <w:r>
                                <w:rPr>
                                  <w:noProof/>
                                  <w:color w:val="000000"/>
                                  <w:sz w:val="20"/>
                                  <w:szCs w:val="20"/>
                                </w:rPr>
                                <w:t>nama_menu*</w:t>
                              </w:r>
                            </w:p>
                            <w:p w14:paraId="7CEB063E" w14:textId="77777777" w:rsidR="007D5F92" w:rsidRDefault="007D5F92" w:rsidP="004D00AC">
                              <w:pPr>
                                <w:spacing w:after="0"/>
                                <w:rPr>
                                  <w:noProof/>
                                </w:rPr>
                              </w:pPr>
                              <w:r>
                                <w:rPr>
                                  <w:noProof/>
                                  <w:color w:val="000000"/>
                                  <w:sz w:val="20"/>
                                  <w:szCs w:val="20"/>
                                </w:rPr>
                                <w:t>tipe</w:t>
                              </w:r>
                            </w:p>
                            <w:p w14:paraId="524B5BE2" w14:textId="2ABDF369" w:rsidR="007D5F92" w:rsidRDefault="007D5F92" w:rsidP="00CA397C">
                              <w:pPr>
                                <w:spacing w:after="0"/>
                              </w:pPr>
                              <w:r>
                                <w:rPr>
                                  <w:noProof/>
                                  <w:color w:val="000000"/>
                                  <w:sz w:val="20"/>
                                  <w:szCs w:val="20"/>
                                </w:rPr>
                                <w:t>harga_menu</w:t>
                              </w:r>
                            </w:p>
                            <w:p w14:paraId="3010D27B" w14:textId="77777777" w:rsidR="007D5F92" w:rsidRDefault="007D5F9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7D5F92" w:rsidRDefault="007D5F92"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7D5F92" w:rsidRDefault="007D5F92" w:rsidP="00CA397C">
                              <w:pPr>
                                <w:spacing w:after="0"/>
                                <w:rPr>
                                  <w:noProof/>
                                  <w:szCs w:val="24"/>
                                </w:rPr>
                              </w:pPr>
                              <w:r>
                                <w:rPr>
                                  <w:noProof/>
                                  <w:color w:val="000000"/>
                                  <w:sz w:val="20"/>
                                  <w:szCs w:val="20"/>
                                </w:rPr>
                                <w:t>nama_menu*</w:t>
                              </w:r>
                            </w:p>
                            <w:p w14:paraId="353AAEF1" w14:textId="3D04F8CA" w:rsidR="007D5F92" w:rsidRDefault="007D5F92" w:rsidP="00CA397C">
                              <w:pPr>
                                <w:spacing w:after="0"/>
                              </w:pPr>
                              <w:r>
                                <w:rPr>
                                  <w:color w:val="000000"/>
                                  <w:sz w:val="20"/>
                                  <w:szCs w:val="20"/>
                                </w:rPr>
                                <w:t>foto</w:t>
                              </w:r>
                            </w:p>
                            <w:p w14:paraId="06681263" w14:textId="504344B2" w:rsidR="007D5F92" w:rsidRDefault="007D5F92" w:rsidP="002C7B7A">
                              <w:pPr>
                                <w:spacing w:after="0"/>
                              </w:pPr>
                              <w:r>
                                <w:rPr>
                                  <w:color w:val="000000"/>
                                  <w:sz w:val="20"/>
                                  <w:szCs w:val="20"/>
                                </w:rPr>
                                <w:t>deskripsi</w:t>
                              </w:r>
                            </w:p>
                            <w:p w14:paraId="61962499" w14:textId="77777777" w:rsidR="007D5F92" w:rsidRDefault="007D5F9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7D5F92" w:rsidRDefault="007D5F92" w:rsidP="009F1264">
                        <w:pPr>
                          <w:keepNext/>
                          <w:spacing w:after="0"/>
                          <w:rPr>
                            <w:noProof/>
                            <w:color w:val="000000"/>
                          </w:rPr>
                        </w:pPr>
                        <w:r>
                          <w:rPr>
                            <w:noProof/>
                            <w:color w:val="000000"/>
                            <w:sz w:val="20"/>
                            <w:szCs w:val="20"/>
                          </w:rPr>
                          <w:t>id_pesanan</w:t>
                        </w:r>
                        <w:r>
                          <w:rPr>
                            <w:noProof/>
                            <w:color w:val="000000"/>
                          </w:rPr>
                          <w:t>*</w:t>
                        </w:r>
                      </w:p>
                      <w:p w14:paraId="017FB367" w14:textId="4B6C54DA" w:rsidR="007D5F92" w:rsidRDefault="007D5F92" w:rsidP="009F1264">
                        <w:pPr>
                          <w:keepNext/>
                          <w:spacing w:after="0"/>
                          <w:rPr>
                            <w:noProof/>
                            <w:color w:val="000000" w:themeColor="text1"/>
                            <w:sz w:val="20"/>
                          </w:rPr>
                        </w:pPr>
                        <w:r w:rsidRPr="00863846">
                          <w:rPr>
                            <w:noProof/>
                            <w:color w:val="000000" w:themeColor="text1"/>
                            <w:sz w:val="20"/>
                          </w:rPr>
                          <w:t>id_transaksi</w:t>
                        </w:r>
                      </w:p>
                      <w:p w14:paraId="16001F97" w14:textId="3608CB08" w:rsidR="007D5F92" w:rsidRPr="008F299A" w:rsidRDefault="007D5F92" w:rsidP="009F1264">
                        <w:pPr>
                          <w:keepNext/>
                          <w:spacing w:after="0"/>
                          <w:rPr>
                            <w:noProof/>
                            <w:color w:val="000000" w:themeColor="text1"/>
                            <w:sz w:val="20"/>
                          </w:rPr>
                        </w:pPr>
                        <w:r>
                          <w:rPr>
                            <w:noProof/>
                            <w:color w:val="000000" w:themeColor="text1"/>
                            <w:sz w:val="20"/>
                          </w:rPr>
                          <w:t>nama_menu</w:t>
                        </w:r>
                      </w:p>
                      <w:p w14:paraId="24C0F224" w14:textId="77777777" w:rsidR="007D5F92" w:rsidRPr="00863846" w:rsidRDefault="007D5F92" w:rsidP="009F1264">
                        <w:pPr>
                          <w:keepNext/>
                          <w:spacing w:after="0"/>
                          <w:rPr>
                            <w:noProof/>
                            <w:color w:val="000000" w:themeColor="text1"/>
                            <w:sz w:val="20"/>
                          </w:rPr>
                        </w:pPr>
                        <w:r w:rsidRPr="00863846">
                          <w:rPr>
                            <w:noProof/>
                            <w:color w:val="000000" w:themeColor="text1"/>
                            <w:sz w:val="20"/>
                          </w:rPr>
                          <w:t>jumlah</w:t>
                        </w:r>
                      </w:p>
                      <w:p w14:paraId="19160BCF"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7D5F92" w:rsidRDefault="007D5F92"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7D5F92" w:rsidRDefault="007D5F92"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7D5F92" w:rsidRDefault="007D5F92"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7D5F92" w:rsidRDefault="007D5F92" w:rsidP="00E0262F">
                        <w:pPr>
                          <w:spacing w:after="0"/>
                          <w:rPr>
                            <w:noProof/>
                            <w:szCs w:val="24"/>
                          </w:rPr>
                        </w:pPr>
                        <w:r>
                          <w:rPr>
                            <w:noProof/>
                            <w:color w:val="000000"/>
                            <w:sz w:val="20"/>
                            <w:szCs w:val="20"/>
                          </w:rPr>
                          <w:t>id_transaksi *</w:t>
                        </w:r>
                      </w:p>
                      <w:p w14:paraId="0B089475" w14:textId="77777777" w:rsidR="007D5F92" w:rsidRDefault="007D5F92" w:rsidP="00E0262F">
                        <w:pPr>
                          <w:spacing w:after="0"/>
                          <w:rPr>
                            <w:noProof/>
                          </w:rPr>
                        </w:pPr>
                        <w:r>
                          <w:rPr>
                            <w:noProof/>
                            <w:color w:val="000000"/>
                            <w:sz w:val="20"/>
                            <w:szCs w:val="20"/>
                          </w:rPr>
                          <w:t>no_meja</w:t>
                        </w:r>
                      </w:p>
                      <w:p w14:paraId="00A6F719" w14:textId="77786BC2" w:rsidR="007D5F92" w:rsidRDefault="007D5F92" w:rsidP="00E0262F">
                        <w:pPr>
                          <w:spacing w:after="0"/>
                        </w:pPr>
                        <w:r>
                          <w:rPr>
                            <w:noProof/>
                            <w:color w:val="000000"/>
                            <w:sz w:val="20"/>
                            <w:szCs w:val="20"/>
                          </w:rPr>
                          <w:t>tanggal</w:t>
                        </w:r>
                      </w:p>
                      <w:p w14:paraId="20622F82" w14:textId="77777777" w:rsidR="007D5F92" w:rsidRDefault="007D5F92" w:rsidP="00F60081">
                        <w:r>
                          <w:rPr>
                            <w:color w:val="000000"/>
                          </w:rPr>
                          <w:t> </w:t>
                        </w:r>
                      </w:p>
                      <w:p w14:paraId="71C55542" w14:textId="77777777" w:rsidR="007D5F92" w:rsidRDefault="007D5F92"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7D5F92" w:rsidRDefault="007D5F92"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7D5F92" w:rsidRDefault="007D5F92" w:rsidP="004D00AC">
                        <w:pPr>
                          <w:spacing w:after="0"/>
                          <w:rPr>
                            <w:noProof/>
                            <w:szCs w:val="24"/>
                          </w:rPr>
                        </w:pPr>
                        <w:r>
                          <w:rPr>
                            <w:noProof/>
                            <w:color w:val="000000"/>
                            <w:sz w:val="20"/>
                            <w:szCs w:val="20"/>
                          </w:rPr>
                          <w:t>nama_menu*</w:t>
                        </w:r>
                      </w:p>
                      <w:p w14:paraId="7CEB063E" w14:textId="77777777" w:rsidR="007D5F92" w:rsidRDefault="007D5F92" w:rsidP="004D00AC">
                        <w:pPr>
                          <w:spacing w:after="0"/>
                          <w:rPr>
                            <w:noProof/>
                          </w:rPr>
                        </w:pPr>
                        <w:r>
                          <w:rPr>
                            <w:noProof/>
                            <w:color w:val="000000"/>
                            <w:sz w:val="20"/>
                            <w:szCs w:val="20"/>
                          </w:rPr>
                          <w:t>tipe</w:t>
                        </w:r>
                      </w:p>
                      <w:p w14:paraId="524B5BE2" w14:textId="2ABDF369" w:rsidR="007D5F92" w:rsidRDefault="007D5F92" w:rsidP="00CA397C">
                        <w:pPr>
                          <w:spacing w:after="0"/>
                        </w:pPr>
                        <w:r>
                          <w:rPr>
                            <w:noProof/>
                            <w:color w:val="000000"/>
                            <w:sz w:val="20"/>
                            <w:szCs w:val="20"/>
                          </w:rPr>
                          <w:t>harga_menu</w:t>
                        </w:r>
                      </w:p>
                      <w:p w14:paraId="3010D27B" w14:textId="77777777" w:rsidR="007D5F92" w:rsidRDefault="007D5F92"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7D5F92" w:rsidRDefault="007D5F92"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7D5F92" w:rsidRDefault="007D5F92" w:rsidP="00CA397C">
                        <w:pPr>
                          <w:spacing w:after="0"/>
                          <w:rPr>
                            <w:noProof/>
                            <w:szCs w:val="24"/>
                          </w:rPr>
                        </w:pPr>
                        <w:r>
                          <w:rPr>
                            <w:noProof/>
                            <w:color w:val="000000"/>
                            <w:sz w:val="20"/>
                            <w:szCs w:val="20"/>
                          </w:rPr>
                          <w:t>nama_menu*</w:t>
                        </w:r>
                      </w:p>
                      <w:p w14:paraId="353AAEF1" w14:textId="3D04F8CA" w:rsidR="007D5F92" w:rsidRDefault="007D5F92" w:rsidP="00CA397C">
                        <w:pPr>
                          <w:spacing w:after="0"/>
                        </w:pPr>
                        <w:r>
                          <w:rPr>
                            <w:color w:val="000000"/>
                            <w:sz w:val="20"/>
                            <w:szCs w:val="20"/>
                          </w:rPr>
                          <w:t>foto</w:t>
                        </w:r>
                      </w:p>
                      <w:p w14:paraId="06681263" w14:textId="504344B2" w:rsidR="007D5F92" w:rsidRDefault="007D5F92" w:rsidP="002C7B7A">
                        <w:pPr>
                          <w:spacing w:after="0"/>
                        </w:pPr>
                        <w:r>
                          <w:rPr>
                            <w:color w:val="000000"/>
                            <w:sz w:val="20"/>
                            <w:szCs w:val="20"/>
                          </w:rPr>
                          <w:t>deskripsi</w:t>
                        </w:r>
                      </w:p>
                      <w:p w14:paraId="61962499" w14:textId="77777777" w:rsidR="007D5F92" w:rsidRDefault="007D5F92"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89" w:name="_Toc12467755"/>
      <w:bookmarkStart w:id="290" w:name="_Toc12470867"/>
      <w:bookmarkStart w:id="291" w:name="_Toc12629265"/>
      <w:bookmarkStart w:id="292"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89"/>
      <w:bookmarkEnd w:id="290"/>
      <w:bookmarkEnd w:id="291"/>
      <w:bookmarkEnd w:id="292"/>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7D5F92" w:rsidRDefault="007D5F92" w:rsidP="00CA397C">
                              <w:pPr>
                                <w:spacing w:after="0"/>
                                <w:rPr>
                                  <w:noProof/>
                                  <w:color w:val="000000"/>
                                  <w:sz w:val="20"/>
                                  <w:szCs w:val="20"/>
                                </w:rPr>
                              </w:pPr>
                              <w:r>
                                <w:rPr>
                                  <w:noProof/>
                                  <w:color w:val="000000"/>
                                  <w:sz w:val="20"/>
                                  <w:szCs w:val="20"/>
                                </w:rPr>
                                <w:t>level*</w:t>
                              </w:r>
                            </w:p>
                            <w:p w14:paraId="486F94F6" w14:textId="43203515" w:rsidR="007D5F92" w:rsidRDefault="007D5F92"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7D5F92" w:rsidRDefault="007D5F92"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7D5F92" w:rsidRDefault="007D5F92" w:rsidP="00CA397C">
                              <w:pPr>
                                <w:spacing w:after="0"/>
                                <w:rPr>
                                  <w:noProof/>
                                  <w:szCs w:val="24"/>
                                </w:rPr>
                              </w:pPr>
                              <w:r>
                                <w:rPr>
                                  <w:noProof/>
                                  <w:color w:val="000000"/>
                                  <w:sz w:val="20"/>
                                  <w:szCs w:val="20"/>
                                </w:rPr>
                                <w:t>id_pesanan</w:t>
                              </w:r>
                              <w:r>
                                <w:rPr>
                                  <w:noProof/>
                                  <w:color w:val="000000"/>
                                </w:rPr>
                                <w:t>*</w:t>
                              </w:r>
                            </w:p>
                            <w:p w14:paraId="75BD2C18" w14:textId="77777777" w:rsidR="007D5F92" w:rsidRDefault="007D5F92" w:rsidP="00CA397C">
                              <w:pPr>
                                <w:spacing w:after="0"/>
                                <w:rPr>
                                  <w:noProof/>
                                </w:rPr>
                              </w:pPr>
                              <w:r>
                                <w:rPr>
                                  <w:noProof/>
                                  <w:color w:val="000000"/>
                                  <w:sz w:val="20"/>
                                  <w:szCs w:val="20"/>
                                </w:rPr>
                                <w:t>id_transaksi</w:t>
                              </w:r>
                            </w:p>
                            <w:p w14:paraId="755189FB" w14:textId="77777777" w:rsidR="007D5F92" w:rsidRDefault="007D5F92" w:rsidP="00CA397C">
                              <w:pPr>
                                <w:spacing w:after="0"/>
                                <w:rPr>
                                  <w:noProof/>
                                </w:rPr>
                              </w:pPr>
                              <w:r>
                                <w:rPr>
                                  <w:noProof/>
                                  <w:color w:val="000000"/>
                                  <w:sz w:val="20"/>
                                  <w:szCs w:val="20"/>
                                </w:rPr>
                                <w:t>nama_menu</w:t>
                              </w:r>
                            </w:p>
                            <w:p w14:paraId="5427465D" w14:textId="77777777" w:rsidR="007D5F92" w:rsidRDefault="007D5F92" w:rsidP="00CA397C">
                              <w:pPr>
                                <w:spacing w:after="0"/>
                                <w:rPr>
                                  <w:noProof/>
                                </w:rPr>
                              </w:pPr>
                              <w:r>
                                <w:rPr>
                                  <w:noProof/>
                                  <w:color w:val="000000"/>
                                  <w:sz w:val="20"/>
                                  <w:szCs w:val="20"/>
                                </w:rPr>
                                <w:t>jumlah</w:t>
                              </w:r>
                            </w:p>
                            <w:p w14:paraId="3865105E" w14:textId="59B6358D" w:rsidR="007D5F92" w:rsidRDefault="007D5F92" w:rsidP="00CA397C">
                              <w:pPr>
                                <w:spacing w:after="0"/>
                                <w:rPr>
                                  <w:noProof/>
                                </w:rPr>
                              </w:pPr>
                              <w:r>
                                <w:rPr>
                                  <w:noProof/>
                                  <w:color w:val="000000"/>
                                  <w:sz w:val="20"/>
                                  <w:szCs w:val="20"/>
                                </w:rPr>
                                <w:t>level</w:t>
                              </w:r>
                            </w:p>
                            <w:p w14:paraId="1831BD98" w14:textId="77777777" w:rsidR="007D5F92" w:rsidRDefault="007D5F92"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7D5F92" w:rsidRDefault="007D5F92"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7D5F92" w:rsidRDefault="007D5F92"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7D5F92" w:rsidRDefault="007D5F92" w:rsidP="00CA397C">
                              <w:pPr>
                                <w:spacing w:after="0"/>
                                <w:rPr>
                                  <w:noProof/>
                                  <w:szCs w:val="24"/>
                                </w:rPr>
                              </w:pPr>
                              <w:r>
                                <w:rPr>
                                  <w:noProof/>
                                  <w:color w:val="000000"/>
                                  <w:sz w:val="20"/>
                                  <w:szCs w:val="20"/>
                                </w:rPr>
                                <w:t>id_transaksi *</w:t>
                              </w:r>
                            </w:p>
                            <w:p w14:paraId="740C56B7" w14:textId="77777777" w:rsidR="007D5F92" w:rsidRDefault="007D5F92" w:rsidP="00CA397C">
                              <w:pPr>
                                <w:spacing w:after="0"/>
                                <w:rPr>
                                  <w:noProof/>
                                </w:rPr>
                              </w:pPr>
                              <w:r>
                                <w:rPr>
                                  <w:noProof/>
                                  <w:color w:val="000000"/>
                                  <w:sz w:val="20"/>
                                  <w:szCs w:val="20"/>
                                </w:rPr>
                                <w:t>no_meja</w:t>
                              </w:r>
                            </w:p>
                            <w:p w14:paraId="1867AF50" w14:textId="77777777" w:rsidR="007D5F92" w:rsidRDefault="007D5F92" w:rsidP="00CA397C">
                              <w:pPr>
                                <w:rPr>
                                  <w:noProof/>
                                </w:rPr>
                              </w:pPr>
                              <w:r>
                                <w:rPr>
                                  <w:noProof/>
                                  <w:color w:val="000000"/>
                                  <w:sz w:val="20"/>
                                  <w:szCs w:val="20"/>
                                </w:rPr>
                                <w:t>tanggal</w:t>
                              </w:r>
                            </w:p>
                            <w:p w14:paraId="5CBD4D47" w14:textId="77777777" w:rsidR="007D5F92" w:rsidRDefault="007D5F92" w:rsidP="00CA397C">
                              <w:r>
                                <w:rPr>
                                  <w:color w:val="000000"/>
                                </w:rPr>
                                <w:t> </w:t>
                              </w:r>
                            </w:p>
                            <w:p w14:paraId="654A85FE" w14:textId="77777777" w:rsidR="007D5F92" w:rsidRDefault="007D5F92"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7D5F92" w:rsidRDefault="007D5F92"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7D5F92" w:rsidRDefault="007D5F92" w:rsidP="00CA397C">
                              <w:pPr>
                                <w:spacing w:after="0"/>
                                <w:rPr>
                                  <w:noProof/>
                                  <w:szCs w:val="24"/>
                                </w:rPr>
                              </w:pPr>
                              <w:r>
                                <w:rPr>
                                  <w:noProof/>
                                  <w:color w:val="000000"/>
                                  <w:sz w:val="20"/>
                                  <w:szCs w:val="20"/>
                                </w:rPr>
                                <w:t>nama_menu*</w:t>
                              </w:r>
                            </w:p>
                            <w:p w14:paraId="11349AB4" w14:textId="77777777" w:rsidR="007D5F92" w:rsidRDefault="007D5F92" w:rsidP="00CA397C">
                              <w:pPr>
                                <w:spacing w:after="0"/>
                                <w:rPr>
                                  <w:noProof/>
                                </w:rPr>
                              </w:pPr>
                              <w:r>
                                <w:rPr>
                                  <w:noProof/>
                                  <w:color w:val="000000"/>
                                  <w:sz w:val="20"/>
                                  <w:szCs w:val="20"/>
                                </w:rPr>
                                <w:t>tipe</w:t>
                              </w:r>
                            </w:p>
                            <w:p w14:paraId="2A1F979A" w14:textId="77777777" w:rsidR="007D5F92" w:rsidRDefault="007D5F92" w:rsidP="00CA397C">
                              <w:pPr>
                                <w:rPr>
                                  <w:noProof/>
                                </w:rPr>
                              </w:pPr>
                              <w:r>
                                <w:rPr>
                                  <w:noProof/>
                                  <w:color w:val="000000"/>
                                  <w:sz w:val="20"/>
                                  <w:szCs w:val="20"/>
                                </w:rPr>
                                <w:t>harga_menu</w:t>
                              </w:r>
                            </w:p>
                            <w:p w14:paraId="1907A8DE" w14:textId="77777777" w:rsidR="007D5F92" w:rsidRDefault="007D5F92"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7D5F92" w:rsidRDefault="007D5F92"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7D5F92" w:rsidRDefault="007D5F92" w:rsidP="00CA397C">
                              <w:pPr>
                                <w:spacing w:after="0"/>
                                <w:rPr>
                                  <w:noProof/>
                                  <w:szCs w:val="24"/>
                                </w:rPr>
                              </w:pPr>
                              <w:r>
                                <w:rPr>
                                  <w:noProof/>
                                  <w:color w:val="000000"/>
                                  <w:sz w:val="20"/>
                                  <w:szCs w:val="20"/>
                                </w:rPr>
                                <w:t>nama_menu*</w:t>
                              </w:r>
                            </w:p>
                            <w:p w14:paraId="02924BCE" w14:textId="77777777" w:rsidR="007D5F92" w:rsidRDefault="007D5F92" w:rsidP="00CA397C">
                              <w:pPr>
                                <w:spacing w:after="0"/>
                              </w:pPr>
                              <w:r>
                                <w:rPr>
                                  <w:color w:val="000000"/>
                                  <w:sz w:val="20"/>
                                  <w:szCs w:val="20"/>
                                </w:rPr>
                                <w:t>foto</w:t>
                              </w:r>
                            </w:p>
                            <w:p w14:paraId="0F496D7F" w14:textId="75803480" w:rsidR="007D5F92" w:rsidRDefault="007D5F92" w:rsidP="002C7B7A">
                              <w:pPr>
                                <w:spacing w:after="0"/>
                              </w:pPr>
                              <w:r>
                                <w:rPr>
                                  <w:color w:val="000000"/>
                                  <w:sz w:val="20"/>
                                  <w:szCs w:val="20"/>
                                </w:rPr>
                                <w:t>deskripsi</w:t>
                              </w:r>
                            </w:p>
                            <w:p w14:paraId="0EFA5A9C" w14:textId="77777777" w:rsidR="007D5F92" w:rsidRDefault="007D5F92"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7D5F92" w:rsidRDefault="007D5F92" w:rsidP="00CA397C">
                        <w:pPr>
                          <w:spacing w:after="0"/>
                          <w:rPr>
                            <w:noProof/>
                            <w:color w:val="000000"/>
                            <w:sz w:val="20"/>
                            <w:szCs w:val="20"/>
                          </w:rPr>
                        </w:pPr>
                        <w:r>
                          <w:rPr>
                            <w:noProof/>
                            <w:color w:val="000000"/>
                            <w:sz w:val="20"/>
                            <w:szCs w:val="20"/>
                          </w:rPr>
                          <w:t>level*</w:t>
                        </w:r>
                      </w:p>
                      <w:p w14:paraId="486F94F6" w14:textId="43203515" w:rsidR="007D5F92" w:rsidRDefault="007D5F92"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7D5F92" w:rsidRDefault="007D5F92"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7D5F92" w:rsidRDefault="007D5F92" w:rsidP="00CA397C">
                        <w:pPr>
                          <w:spacing w:after="0"/>
                          <w:rPr>
                            <w:noProof/>
                            <w:szCs w:val="24"/>
                          </w:rPr>
                        </w:pPr>
                        <w:r>
                          <w:rPr>
                            <w:noProof/>
                            <w:color w:val="000000"/>
                            <w:sz w:val="20"/>
                            <w:szCs w:val="20"/>
                          </w:rPr>
                          <w:t>id_pesanan</w:t>
                        </w:r>
                        <w:r>
                          <w:rPr>
                            <w:noProof/>
                            <w:color w:val="000000"/>
                          </w:rPr>
                          <w:t>*</w:t>
                        </w:r>
                      </w:p>
                      <w:p w14:paraId="75BD2C18" w14:textId="77777777" w:rsidR="007D5F92" w:rsidRDefault="007D5F92" w:rsidP="00CA397C">
                        <w:pPr>
                          <w:spacing w:after="0"/>
                          <w:rPr>
                            <w:noProof/>
                          </w:rPr>
                        </w:pPr>
                        <w:r>
                          <w:rPr>
                            <w:noProof/>
                            <w:color w:val="000000"/>
                            <w:sz w:val="20"/>
                            <w:szCs w:val="20"/>
                          </w:rPr>
                          <w:t>id_transaksi</w:t>
                        </w:r>
                      </w:p>
                      <w:p w14:paraId="755189FB" w14:textId="77777777" w:rsidR="007D5F92" w:rsidRDefault="007D5F92" w:rsidP="00CA397C">
                        <w:pPr>
                          <w:spacing w:after="0"/>
                          <w:rPr>
                            <w:noProof/>
                          </w:rPr>
                        </w:pPr>
                        <w:r>
                          <w:rPr>
                            <w:noProof/>
                            <w:color w:val="000000"/>
                            <w:sz w:val="20"/>
                            <w:szCs w:val="20"/>
                          </w:rPr>
                          <w:t>nama_menu</w:t>
                        </w:r>
                      </w:p>
                      <w:p w14:paraId="5427465D" w14:textId="77777777" w:rsidR="007D5F92" w:rsidRDefault="007D5F92" w:rsidP="00CA397C">
                        <w:pPr>
                          <w:spacing w:after="0"/>
                          <w:rPr>
                            <w:noProof/>
                          </w:rPr>
                        </w:pPr>
                        <w:r>
                          <w:rPr>
                            <w:noProof/>
                            <w:color w:val="000000"/>
                            <w:sz w:val="20"/>
                            <w:szCs w:val="20"/>
                          </w:rPr>
                          <w:t>jumlah</w:t>
                        </w:r>
                      </w:p>
                      <w:p w14:paraId="3865105E" w14:textId="59B6358D" w:rsidR="007D5F92" w:rsidRDefault="007D5F92" w:rsidP="00CA397C">
                        <w:pPr>
                          <w:spacing w:after="0"/>
                          <w:rPr>
                            <w:noProof/>
                          </w:rPr>
                        </w:pPr>
                        <w:r>
                          <w:rPr>
                            <w:noProof/>
                            <w:color w:val="000000"/>
                            <w:sz w:val="20"/>
                            <w:szCs w:val="20"/>
                          </w:rPr>
                          <w:t>level</w:t>
                        </w:r>
                      </w:p>
                      <w:p w14:paraId="1831BD98" w14:textId="77777777" w:rsidR="007D5F92" w:rsidRDefault="007D5F92"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7D5F92" w:rsidRDefault="007D5F92"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7D5F92" w:rsidRDefault="007D5F92"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7D5F92" w:rsidRDefault="007D5F92" w:rsidP="00CA397C">
                        <w:pPr>
                          <w:spacing w:after="0"/>
                          <w:rPr>
                            <w:noProof/>
                            <w:szCs w:val="24"/>
                          </w:rPr>
                        </w:pPr>
                        <w:r>
                          <w:rPr>
                            <w:noProof/>
                            <w:color w:val="000000"/>
                            <w:sz w:val="20"/>
                            <w:szCs w:val="20"/>
                          </w:rPr>
                          <w:t>id_transaksi *</w:t>
                        </w:r>
                      </w:p>
                      <w:p w14:paraId="740C56B7" w14:textId="77777777" w:rsidR="007D5F92" w:rsidRDefault="007D5F92" w:rsidP="00CA397C">
                        <w:pPr>
                          <w:spacing w:after="0"/>
                          <w:rPr>
                            <w:noProof/>
                          </w:rPr>
                        </w:pPr>
                        <w:r>
                          <w:rPr>
                            <w:noProof/>
                            <w:color w:val="000000"/>
                            <w:sz w:val="20"/>
                            <w:szCs w:val="20"/>
                          </w:rPr>
                          <w:t>no_meja</w:t>
                        </w:r>
                      </w:p>
                      <w:p w14:paraId="1867AF50" w14:textId="77777777" w:rsidR="007D5F92" w:rsidRDefault="007D5F92" w:rsidP="00CA397C">
                        <w:pPr>
                          <w:rPr>
                            <w:noProof/>
                          </w:rPr>
                        </w:pPr>
                        <w:r>
                          <w:rPr>
                            <w:noProof/>
                            <w:color w:val="000000"/>
                            <w:sz w:val="20"/>
                            <w:szCs w:val="20"/>
                          </w:rPr>
                          <w:t>tanggal</w:t>
                        </w:r>
                      </w:p>
                      <w:p w14:paraId="5CBD4D47" w14:textId="77777777" w:rsidR="007D5F92" w:rsidRDefault="007D5F92" w:rsidP="00CA397C">
                        <w:r>
                          <w:rPr>
                            <w:color w:val="000000"/>
                          </w:rPr>
                          <w:t> </w:t>
                        </w:r>
                      </w:p>
                      <w:p w14:paraId="654A85FE" w14:textId="77777777" w:rsidR="007D5F92" w:rsidRDefault="007D5F92"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7D5F92" w:rsidRDefault="007D5F92"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7D5F92" w:rsidRDefault="007D5F92" w:rsidP="00CA397C">
                        <w:pPr>
                          <w:spacing w:after="0"/>
                          <w:rPr>
                            <w:noProof/>
                            <w:szCs w:val="24"/>
                          </w:rPr>
                        </w:pPr>
                        <w:r>
                          <w:rPr>
                            <w:noProof/>
                            <w:color w:val="000000"/>
                            <w:sz w:val="20"/>
                            <w:szCs w:val="20"/>
                          </w:rPr>
                          <w:t>nama_menu*</w:t>
                        </w:r>
                      </w:p>
                      <w:p w14:paraId="11349AB4" w14:textId="77777777" w:rsidR="007D5F92" w:rsidRDefault="007D5F92" w:rsidP="00CA397C">
                        <w:pPr>
                          <w:spacing w:after="0"/>
                          <w:rPr>
                            <w:noProof/>
                          </w:rPr>
                        </w:pPr>
                        <w:r>
                          <w:rPr>
                            <w:noProof/>
                            <w:color w:val="000000"/>
                            <w:sz w:val="20"/>
                            <w:szCs w:val="20"/>
                          </w:rPr>
                          <w:t>tipe</w:t>
                        </w:r>
                      </w:p>
                      <w:p w14:paraId="2A1F979A" w14:textId="77777777" w:rsidR="007D5F92" w:rsidRDefault="007D5F92" w:rsidP="00CA397C">
                        <w:pPr>
                          <w:rPr>
                            <w:noProof/>
                          </w:rPr>
                        </w:pPr>
                        <w:r>
                          <w:rPr>
                            <w:noProof/>
                            <w:color w:val="000000"/>
                            <w:sz w:val="20"/>
                            <w:szCs w:val="20"/>
                          </w:rPr>
                          <w:t>harga_menu</w:t>
                        </w:r>
                      </w:p>
                      <w:p w14:paraId="1907A8DE" w14:textId="77777777" w:rsidR="007D5F92" w:rsidRDefault="007D5F92"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7D5F92" w:rsidRDefault="007D5F92"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7D5F92" w:rsidRDefault="007D5F92" w:rsidP="00CA397C">
                        <w:pPr>
                          <w:spacing w:after="0"/>
                          <w:rPr>
                            <w:noProof/>
                            <w:szCs w:val="24"/>
                          </w:rPr>
                        </w:pPr>
                        <w:r>
                          <w:rPr>
                            <w:noProof/>
                            <w:color w:val="000000"/>
                            <w:sz w:val="20"/>
                            <w:szCs w:val="20"/>
                          </w:rPr>
                          <w:t>nama_menu*</w:t>
                        </w:r>
                      </w:p>
                      <w:p w14:paraId="02924BCE" w14:textId="77777777" w:rsidR="007D5F92" w:rsidRDefault="007D5F92" w:rsidP="00CA397C">
                        <w:pPr>
                          <w:spacing w:after="0"/>
                        </w:pPr>
                        <w:r>
                          <w:rPr>
                            <w:color w:val="000000"/>
                            <w:sz w:val="20"/>
                            <w:szCs w:val="20"/>
                          </w:rPr>
                          <w:t>foto</w:t>
                        </w:r>
                      </w:p>
                      <w:p w14:paraId="0F496D7F" w14:textId="75803480" w:rsidR="007D5F92" w:rsidRDefault="007D5F92" w:rsidP="002C7B7A">
                        <w:pPr>
                          <w:spacing w:after="0"/>
                        </w:pPr>
                        <w:r>
                          <w:rPr>
                            <w:color w:val="000000"/>
                            <w:sz w:val="20"/>
                            <w:szCs w:val="20"/>
                          </w:rPr>
                          <w:t>deskripsi</w:t>
                        </w:r>
                      </w:p>
                      <w:p w14:paraId="0EFA5A9C" w14:textId="77777777" w:rsidR="007D5F92" w:rsidRDefault="007D5F92"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3" w:name="_Toc12467756"/>
      <w:bookmarkStart w:id="294" w:name="_Toc12470868"/>
      <w:bookmarkStart w:id="295" w:name="_Toc12629266"/>
      <w:bookmarkStart w:id="296"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3"/>
      <w:bookmarkEnd w:id="294"/>
      <w:bookmarkEnd w:id="295"/>
      <w:bookmarkEnd w:id="296"/>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7"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7"/>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25pt" o:ole="">
            <v:imagedata r:id="rId62" o:title=""/>
          </v:shape>
          <o:OLEObject Type="Embed" ProgID="Visio.Drawing.15" ShapeID="_x0000_i1048" DrawAspect="Content" ObjectID="_1623571033"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8" w:name="_Toc12467757"/>
      <w:bookmarkStart w:id="299" w:name="_Toc12470869"/>
      <w:bookmarkStart w:id="300" w:name="_Toc12629267"/>
      <w:bookmarkStart w:id="301"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8"/>
      <w:bookmarkEnd w:id="299"/>
      <w:bookmarkEnd w:id="300"/>
      <w:bookmarkEnd w:id="301"/>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2" w:name="_Toc11916518"/>
      <w:r w:rsidRPr="00B659E2">
        <w:rPr>
          <w:b/>
        </w:rPr>
        <w:t xml:space="preserve">Spesifikasi </w:t>
      </w:r>
      <w:r w:rsidRPr="00B659E2">
        <w:rPr>
          <w:b/>
          <w:i/>
          <w:lang w:val="en-US"/>
        </w:rPr>
        <w:t>File</w:t>
      </w:r>
      <w:bookmarkEnd w:id="302"/>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3" w:name="_Toc12194193"/>
      <w:bookmarkStart w:id="304" w:name="_Toc12306370"/>
      <w:bookmarkStart w:id="305" w:name="_Toc12470900"/>
      <w:bookmarkStart w:id="306" w:name="_Toc12629183"/>
      <w:bookmarkStart w:id="307"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3"/>
      <w:bookmarkEnd w:id="304"/>
      <w:bookmarkEnd w:id="305"/>
      <w:bookmarkEnd w:id="306"/>
      <w:bookmarkEnd w:id="30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8" w:name="_Toc12194194"/>
      <w:bookmarkStart w:id="309" w:name="_Toc12306371"/>
      <w:bookmarkStart w:id="310" w:name="_Toc12470901"/>
      <w:bookmarkStart w:id="311" w:name="_Toc12629184"/>
      <w:bookmarkStart w:id="312"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8"/>
      <w:bookmarkEnd w:id="309"/>
      <w:bookmarkEnd w:id="310"/>
      <w:bookmarkEnd w:id="311"/>
      <w:bookmarkEnd w:id="31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3" w:name="_Toc12194195"/>
      <w:bookmarkStart w:id="314" w:name="_Toc12306372"/>
      <w:bookmarkStart w:id="315" w:name="_Toc12470902"/>
      <w:bookmarkStart w:id="316" w:name="_Toc12629185"/>
      <w:bookmarkStart w:id="317"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3"/>
      <w:bookmarkEnd w:id="314"/>
      <w:bookmarkEnd w:id="315"/>
      <w:bookmarkEnd w:id="316"/>
      <w:bookmarkEnd w:id="31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8" w:name="_Toc12194196"/>
      <w:bookmarkStart w:id="319" w:name="_Toc12306373"/>
      <w:bookmarkStart w:id="320" w:name="_Toc12470903"/>
      <w:bookmarkStart w:id="321" w:name="_Toc12629186"/>
      <w:bookmarkStart w:id="322"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8"/>
      <w:bookmarkEnd w:id="319"/>
      <w:bookmarkEnd w:id="320"/>
      <w:bookmarkEnd w:id="321"/>
      <w:bookmarkEnd w:id="32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3" w:name="_Toc12194197"/>
      <w:bookmarkStart w:id="324" w:name="_Toc12306374"/>
      <w:bookmarkStart w:id="325" w:name="_Toc12470904"/>
      <w:bookmarkStart w:id="326" w:name="_Toc12629187"/>
      <w:bookmarkStart w:id="327"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3"/>
      <w:bookmarkEnd w:id="324"/>
      <w:bookmarkEnd w:id="325"/>
      <w:bookmarkEnd w:id="326"/>
      <w:bookmarkEnd w:id="32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8" w:name="_Toc11916519"/>
      <w:bookmarkStart w:id="329" w:name="_Toc12805062"/>
      <w:r>
        <w:rPr>
          <w:b/>
        </w:rPr>
        <w:t xml:space="preserve">Rancangan Layar, Rancangan </w:t>
      </w:r>
      <w:r w:rsidRPr="001270FD">
        <w:rPr>
          <w:b/>
          <w:i/>
          <w:lang w:val="en-US"/>
        </w:rPr>
        <w:t>Form</w:t>
      </w:r>
      <w:r>
        <w:rPr>
          <w:b/>
        </w:rPr>
        <w:t xml:space="preserve"> Masukan Data, dan Rancangan Keluaran</w:t>
      </w:r>
      <w:bookmarkEnd w:id="328"/>
      <w:bookmarkEnd w:id="329"/>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0" w:name="_Toc12467758"/>
      <w:bookmarkStart w:id="331" w:name="_Toc12470870"/>
      <w:bookmarkStart w:id="332" w:name="_Toc12629268"/>
      <w:bookmarkStart w:id="333"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0"/>
      <w:bookmarkEnd w:id="331"/>
      <w:bookmarkEnd w:id="332"/>
      <w:bookmarkEnd w:id="333"/>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4" w:name="_Toc11916520"/>
      <w:r w:rsidRPr="00B659E2">
        <w:rPr>
          <w:b/>
        </w:rPr>
        <w:lastRenderedPageBreak/>
        <w:t>Rancangan Tampilan Navigasi</w:t>
      </w:r>
      <w:bookmarkEnd w:id="334"/>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7D5F92" w:rsidRPr="00B07330" w:rsidRDefault="007D5F92"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7D5F92" w:rsidRPr="00371451" w:rsidRDefault="007D5F92"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7D5F92" w:rsidRPr="00371451" w:rsidRDefault="007D5F92"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7D5F92" w:rsidRPr="00371451" w:rsidRDefault="007D5F92"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7D5F92" w:rsidRDefault="007D5F92"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7D5F92" w:rsidRDefault="007D5F92"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7D5F92" w:rsidRPr="00B07330" w:rsidRDefault="007D5F92"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7D5F92" w:rsidRPr="00371451" w:rsidRDefault="007D5F92"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7D5F92" w:rsidRPr="00371451" w:rsidRDefault="007D5F92"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7D5F92" w:rsidRPr="00371451" w:rsidRDefault="007D5F92"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7D5F92" w:rsidRDefault="007D5F92"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7D5F92" w:rsidRDefault="007D5F92"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5" w:name="_Toc12467759"/>
      <w:bookmarkStart w:id="336" w:name="_Toc12470871"/>
      <w:bookmarkStart w:id="337" w:name="_Toc12629269"/>
      <w:bookmarkStart w:id="338"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5"/>
      <w:bookmarkEnd w:id="336"/>
      <w:bookmarkEnd w:id="337"/>
      <w:bookmarkEnd w:id="338"/>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39" w:name="_Toc11916521"/>
      <w:r w:rsidRPr="00B659E2">
        <w:rPr>
          <w:b/>
        </w:rPr>
        <w:lastRenderedPageBreak/>
        <w:t xml:space="preserve">Rancangan Tampilan Menu </w:t>
      </w:r>
      <w:r w:rsidRPr="00B659E2">
        <w:rPr>
          <w:b/>
          <w:lang w:val="en-US"/>
        </w:rPr>
        <w:t>Ramen</w:t>
      </w:r>
      <w:bookmarkEnd w:id="339"/>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7D5F92" w:rsidRPr="00EC1DF1" w:rsidRDefault="007D5F92"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7D5F92" w:rsidRDefault="007D5F92"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7D5F92" w:rsidRDefault="007D5F92"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7D5F92" w:rsidRDefault="007D5F92"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7D5F92" w:rsidRDefault="007D5F92"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7D5F92" w:rsidRPr="00760544" w:rsidRDefault="007D5F92"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7D5F92" w:rsidRPr="00760544" w:rsidRDefault="007D5F92"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7D5F92" w:rsidRDefault="007D5F92"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7D5F92" w:rsidRPr="00760544" w:rsidRDefault="007D5F92"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7D5F92" w:rsidRDefault="007D5F92"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7D5F92" w:rsidRDefault="007D5F92"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7D5F92" w:rsidRPr="00EC1DF1" w:rsidRDefault="007D5F92"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7D5F92" w:rsidRDefault="007D5F92"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7D5F92" w:rsidRDefault="007D5F92"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7D5F92" w:rsidRDefault="007D5F92"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7D5F92" w:rsidRDefault="007D5F92"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7D5F92" w:rsidRPr="00760544" w:rsidRDefault="007D5F92"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7D5F92" w:rsidRPr="00760544" w:rsidRDefault="007D5F92"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7D5F92" w:rsidRDefault="007D5F92"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7D5F92" w:rsidRPr="00760544" w:rsidRDefault="007D5F92"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7D5F92" w:rsidRDefault="007D5F92"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7D5F92" w:rsidRDefault="007D5F92"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0" w:name="_Toc12467760"/>
      <w:bookmarkStart w:id="341" w:name="_Toc12470872"/>
      <w:bookmarkStart w:id="342" w:name="_Toc12629270"/>
      <w:bookmarkStart w:id="343"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0"/>
      <w:bookmarkEnd w:id="341"/>
      <w:bookmarkEnd w:id="342"/>
      <w:bookmarkEnd w:id="343"/>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4"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4"/>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7D5F92" w:rsidRPr="00E452CB" w:rsidRDefault="007D5F92"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7D5F92" w:rsidRDefault="007D5F92"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7D5F92" w:rsidRDefault="007D5F92"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7D5F92" w:rsidRPr="00760544" w:rsidRDefault="007D5F92"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7D5F92" w:rsidRPr="00760544" w:rsidRDefault="007D5F92"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7D5F92" w:rsidRDefault="007D5F92"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7D5F92" w:rsidRPr="00760544" w:rsidRDefault="007D5F92"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7D5F92" w:rsidRDefault="007D5F92"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7D5F92" w:rsidRPr="00E452CB" w:rsidRDefault="007D5F92"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7D5F92" w:rsidRDefault="007D5F92"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7D5F92" w:rsidRDefault="007D5F92"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7D5F92" w:rsidRPr="00760544" w:rsidRDefault="007D5F92"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7D5F92" w:rsidRPr="00760544" w:rsidRDefault="007D5F92"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7D5F92" w:rsidRDefault="007D5F92"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7D5F92" w:rsidRPr="00760544" w:rsidRDefault="007D5F92"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7D5F92" w:rsidRDefault="007D5F92"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5" w:name="_Toc12467761"/>
      <w:bookmarkStart w:id="346" w:name="_Toc12470873"/>
      <w:bookmarkStart w:id="347" w:name="_Toc12629271"/>
      <w:bookmarkStart w:id="348"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5"/>
      <w:bookmarkEnd w:id="346"/>
      <w:bookmarkEnd w:id="347"/>
      <w:bookmarkEnd w:id="348"/>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9" w:name="_Toc11916523"/>
      <w:r w:rsidRPr="00B659E2">
        <w:rPr>
          <w:b/>
        </w:rPr>
        <w:lastRenderedPageBreak/>
        <w:t>Rancangan Tampilan Daftar Pesanan</w:t>
      </w:r>
      <w:bookmarkEnd w:id="349"/>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7D5F92" w:rsidRDefault="007D5F92">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7D5F92" w:rsidRDefault="007D5F92">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7D5F92" w:rsidRDefault="007D5F92"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7D5F92" w:rsidRDefault="007D5F92"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7D5F92" w:rsidRDefault="007D5F92"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7D5F92" w:rsidRDefault="007D5F92"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7D5F92" w:rsidRDefault="007D5F92"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7D5F92" w:rsidRDefault="007D5F92"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7D5F92" w:rsidRDefault="007D5F92"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7D5F92" w:rsidRDefault="007D5F92"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7D5F92" w:rsidRDefault="007D5F92"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7D5F92" w:rsidRDefault="007D5F92">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7D5F92" w:rsidRDefault="007D5F92">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7D5F92" w:rsidRDefault="007D5F92"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7D5F92" w:rsidRDefault="007D5F92"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7D5F92" w:rsidRDefault="007D5F92"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7D5F92" w:rsidRDefault="007D5F92"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7D5F92" w:rsidRDefault="007D5F92"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7D5F92" w:rsidRDefault="007D5F92"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7D5F92" w:rsidRDefault="007D5F92"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7D5F92" w:rsidRDefault="007D5F92"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7D5F92" w:rsidRDefault="007D5F92"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0" w:name="_Toc12467762"/>
      <w:bookmarkStart w:id="351" w:name="_Toc12470874"/>
      <w:bookmarkStart w:id="352" w:name="_Toc12629272"/>
      <w:bookmarkStart w:id="353"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0"/>
      <w:bookmarkEnd w:id="351"/>
      <w:bookmarkEnd w:id="352"/>
      <w:bookmarkEnd w:id="353"/>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4"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7D5F92" w:rsidRPr="00352A97" w:rsidRDefault="007D5F92"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7D5F92" w:rsidRPr="00352A97" w:rsidRDefault="007D5F92"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7D5F92" w:rsidRPr="00352A97" w:rsidRDefault="007D5F92"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7D5F92" w:rsidRPr="00352A97" w:rsidRDefault="007D5F92"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7D5F92" w:rsidRPr="00352A97" w:rsidRDefault="007D5F92"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7D5F92" w:rsidRDefault="007D5F92"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7D5F92" w:rsidRPr="00352A97" w:rsidRDefault="007D5F92"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7D5F92" w:rsidRPr="00352A97" w:rsidRDefault="007D5F92"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7D5F92" w:rsidRPr="00352A97" w:rsidRDefault="007D5F92"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7D5F92" w:rsidRPr="00352A97" w:rsidRDefault="007D5F92"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7D5F92" w:rsidRPr="00352A97" w:rsidRDefault="007D5F92"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7D5F92" w:rsidRDefault="007D5F92"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5" w:name="_Toc12467763"/>
      <w:bookmarkStart w:id="356" w:name="_Toc12470875"/>
      <w:bookmarkStart w:id="357" w:name="_Toc12629273"/>
      <w:bookmarkStart w:id="358"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5"/>
      <w:bookmarkEnd w:id="356"/>
      <w:bookmarkEnd w:id="357"/>
      <w:bookmarkEnd w:id="358"/>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4"/>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7D5F92" w:rsidRPr="004129D2" w:rsidRDefault="007D5F92"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7D5F92" w:rsidRPr="004129D2" w:rsidRDefault="007D5F92"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7D5F92" w:rsidRPr="004129D2" w:rsidRDefault="007D5F9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7D5F92" w:rsidRPr="004129D2" w:rsidRDefault="007D5F9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7D5F92" w:rsidRDefault="007D5F92"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7D5F92" w:rsidRPr="004129D2" w:rsidRDefault="007D5F92"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7D5F92" w:rsidRPr="004129D2" w:rsidRDefault="007D5F92"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7D5F92" w:rsidRPr="004129D2" w:rsidRDefault="007D5F92"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7D5F92" w:rsidRPr="004129D2" w:rsidRDefault="007D5F92"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7D5F92" w:rsidRDefault="007D5F92"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59" w:name="_Toc12467764"/>
      <w:bookmarkStart w:id="360" w:name="_Toc12470876"/>
      <w:bookmarkStart w:id="361" w:name="_Toc12629274"/>
      <w:bookmarkStart w:id="362"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59"/>
      <w:bookmarkEnd w:id="360"/>
      <w:bookmarkEnd w:id="361"/>
      <w:bookmarkEnd w:id="362"/>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3"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3"/>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7D5F92" w:rsidRDefault="007D5F92"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7D5F92" w:rsidRDefault="007D5F92"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7D5F92" w:rsidRDefault="007D5F92"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7D5F92" w:rsidRDefault="007D5F92"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7D5F92" w:rsidRDefault="007D5F92"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7D5F92" w:rsidRDefault="007D5F92"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7D5F92" w:rsidRDefault="007D5F92"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7D5F92" w:rsidRDefault="007D5F92"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7D5F92" w:rsidRDefault="007D5F92"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7D5F92" w:rsidRDefault="007D5F92"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4" w:name="_Toc12467765"/>
      <w:bookmarkStart w:id="365" w:name="_Toc12470877"/>
      <w:bookmarkStart w:id="366" w:name="_Toc12629275"/>
      <w:bookmarkStart w:id="367"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4"/>
      <w:bookmarkEnd w:id="365"/>
      <w:bookmarkEnd w:id="366"/>
      <w:bookmarkEnd w:id="367"/>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8" w:name="_Toc11916526"/>
      <w:r w:rsidRPr="00B659E2">
        <w:rPr>
          <w:b/>
        </w:rPr>
        <w:lastRenderedPageBreak/>
        <w:t>Rancangan Tampilan Halaman Utama</w:t>
      </w:r>
      <w:bookmarkEnd w:id="368"/>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7D5F92" w:rsidRDefault="007D5F92"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7D5F92" w:rsidRDefault="007D5F92"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7D5F92" w:rsidRPr="00EB518D" w:rsidRDefault="007D5F92"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7D5F92" w:rsidRPr="00EB518D" w:rsidRDefault="007D5F92"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7D5F92" w:rsidRPr="00EB518D" w:rsidRDefault="007D5F92"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7D5F92" w:rsidRPr="00EB518D" w:rsidRDefault="007D5F92"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7D5F92" w:rsidRPr="003067B5" w:rsidRDefault="007D5F92"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7D5F92" w:rsidRDefault="007D5F92"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7D5F92" w:rsidRDefault="007D5F92"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7D5F92" w:rsidRDefault="007D5F92"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7D5F92" w:rsidRDefault="007D5F92"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7D5F92" w:rsidRDefault="007D5F92"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7D5F92" w:rsidRDefault="007D5F92"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7D5F92" w:rsidRDefault="007D5F92"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7D5F92" w:rsidRPr="00EB518D" w:rsidRDefault="007D5F92"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7D5F92" w:rsidRPr="00EB518D" w:rsidRDefault="007D5F92"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7D5F92" w:rsidRPr="00EB518D" w:rsidRDefault="007D5F92"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7D5F92" w:rsidRPr="00EB518D" w:rsidRDefault="007D5F92"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7D5F92" w:rsidRPr="003067B5" w:rsidRDefault="007D5F92"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7D5F92" w:rsidRDefault="007D5F92"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7D5F92" w:rsidRDefault="007D5F92"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7D5F92" w:rsidRDefault="007D5F92"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7D5F92" w:rsidRDefault="007D5F92"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7D5F92" w:rsidRDefault="007D5F92"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69" w:name="_Toc12467766"/>
      <w:bookmarkStart w:id="370" w:name="_Toc12470878"/>
      <w:bookmarkStart w:id="371" w:name="_Toc12629276"/>
      <w:bookmarkStart w:id="372"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69"/>
      <w:bookmarkEnd w:id="370"/>
      <w:bookmarkEnd w:id="371"/>
      <w:bookmarkEnd w:id="372"/>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3" w:name="_Toc11916527"/>
      <w:r w:rsidRPr="00B659E2">
        <w:rPr>
          <w:b/>
        </w:rPr>
        <w:lastRenderedPageBreak/>
        <w:t>Rancangan Tampilan Daftar Menu</w:t>
      </w:r>
      <w:bookmarkEnd w:id="373"/>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7D5F92" w:rsidRDefault="007D5F92"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7D5F92" w:rsidRDefault="007D5F92"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7D5F92" w:rsidRDefault="007D5F92"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7D5F92" w:rsidRDefault="007D5F92"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7D5F92" w:rsidRPr="00EB518D" w:rsidRDefault="007D5F92"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7D5F92" w:rsidRPr="00EB518D" w:rsidRDefault="007D5F92"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7D5F92" w:rsidRPr="00EB518D" w:rsidRDefault="007D5F92"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7D5F92" w:rsidRDefault="007D5F92"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7D5F92" w:rsidRDefault="007D5F92"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7D5F92" w:rsidRDefault="007D5F92"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7D5F92" w:rsidRDefault="007D5F92"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7D5F92" w:rsidRPr="007F4869" w:rsidRDefault="007D5F92"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7D5F92" w:rsidRDefault="007D5F92"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7D5F92" w:rsidRDefault="007D5F92"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7D5F92" w:rsidRDefault="007D5F92"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7D5F92" w:rsidRDefault="007D5F92"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7D5F92" w:rsidRDefault="007D5F92"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7D5F92" w:rsidRDefault="007D5F92"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7D5F92" w:rsidRDefault="007D5F92"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7D5F92" w:rsidRDefault="007D5F92"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7D5F92" w:rsidRDefault="007D5F92"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7D5F92" w:rsidRDefault="007D5F92"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7D5F92" w:rsidRDefault="007D5F92"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7D5F92" w:rsidRPr="00EB518D" w:rsidRDefault="007D5F92"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7D5F92" w:rsidRPr="00EB518D" w:rsidRDefault="007D5F92"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7D5F92" w:rsidRPr="00EB518D" w:rsidRDefault="007D5F92"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7D5F92" w:rsidRDefault="007D5F92"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7D5F92" w:rsidRDefault="007D5F92"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7D5F92" w:rsidRDefault="007D5F92"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7D5F92" w:rsidRDefault="007D5F92"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7D5F92" w:rsidRPr="007F4869" w:rsidRDefault="007D5F92"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7D5F92" w:rsidRDefault="007D5F92"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7D5F92" w:rsidRDefault="007D5F92"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7D5F92" w:rsidRDefault="007D5F92"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7D5F92" w:rsidRDefault="007D5F92"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7D5F92" w:rsidRDefault="007D5F92"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7D5F92" w:rsidRDefault="007D5F92"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7D5F92" w:rsidRDefault="007D5F92"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7D5F92" w:rsidRDefault="007D5F92"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7D5F92" w:rsidRDefault="007D5F92"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4" w:name="_Toc12467767"/>
      <w:bookmarkStart w:id="375" w:name="_Toc12470879"/>
      <w:bookmarkStart w:id="376" w:name="_Toc12629277"/>
      <w:bookmarkStart w:id="377"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4"/>
      <w:bookmarkEnd w:id="375"/>
      <w:bookmarkEnd w:id="376"/>
      <w:bookmarkEnd w:id="377"/>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8" w:name="_Toc11916528"/>
      <w:r w:rsidRPr="00B659E2">
        <w:rPr>
          <w:b/>
        </w:rPr>
        <w:lastRenderedPageBreak/>
        <w:t>Rancangan Tampilan Laporan</w:t>
      </w:r>
      <w:bookmarkEnd w:id="378"/>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7D5F92" w:rsidRDefault="007D5F92"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7D5F92" w:rsidRDefault="007D5F92"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7D5F92" w:rsidRPr="00146D9D" w:rsidRDefault="007D5F92"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7D5F92" w:rsidRDefault="007D5F92"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7D5F92" w:rsidRDefault="007D5F92"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7D5F92" w:rsidRDefault="007D5F92"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7D5F92" w:rsidRPr="00146D9D" w:rsidRDefault="007D5F92"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7D5F92" w:rsidRPr="00912716" w:rsidRDefault="007D5F92"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7D5F92" w:rsidRPr="00912716" w:rsidRDefault="007D5F92"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7D5F92" w:rsidRPr="00912716" w:rsidRDefault="007D5F92"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7D5F92" w:rsidRPr="00912716" w:rsidRDefault="007D5F92"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7D5F92" w:rsidRPr="00912716" w:rsidRDefault="007D5F92"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7D5F92" w:rsidRPr="00912716" w:rsidRDefault="007D5F92"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7D5F92" w:rsidRDefault="007D5F92"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7D5F92" w:rsidRDefault="007D5F92"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7D5F92" w:rsidRDefault="007D5F92"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7D5F92" w:rsidRDefault="007D5F92"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7D5F92" w:rsidRDefault="007D5F92"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7D5F92" w:rsidRDefault="007D5F92"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7D5F92" w:rsidRPr="00146D9D" w:rsidRDefault="007D5F92"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7D5F92" w:rsidRDefault="007D5F92"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7D5F92" w:rsidRDefault="007D5F92"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7D5F92" w:rsidRDefault="007D5F92"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7D5F92" w:rsidRPr="00146D9D" w:rsidRDefault="007D5F92"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7D5F92" w:rsidRPr="00912716" w:rsidRDefault="007D5F92"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7D5F92" w:rsidRPr="00912716" w:rsidRDefault="007D5F92"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7D5F92" w:rsidRPr="00912716" w:rsidRDefault="007D5F92"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7D5F92" w:rsidRPr="00912716" w:rsidRDefault="007D5F92"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7D5F92" w:rsidRPr="00912716" w:rsidRDefault="007D5F92"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7D5F92" w:rsidRPr="00912716" w:rsidRDefault="007D5F92"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7D5F92" w:rsidRDefault="007D5F92"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7D5F92" w:rsidRDefault="007D5F92"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7D5F92" w:rsidRDefault="007D5F92"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7D5F92" w:rsidRDefault="007D5F92"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79" w:name="_Toc12467768"/>
      <w:bookmarkStart w:id="380" w:name="_Toc12470880"/>
      <w:bookmarkStart w:id="381" w:name="_Toc12629278"/>
      <w:bookmarkStart w:id="382"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79"/>
      <w:bookmarkEnd w:id="380"/>
      <w:bookmarkEnd w:id="381"/>
      <w:bookmarkEnd w:id="382"/>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3" w:name="_Toc11916529"/>
      <w:bookmarkStart w:id="384" w:name="_Toc12805063"/>
      <w:r>
        <w:rPr>
          <w:b/>
        </w:rPr>
        <w:lastRenderedPageBreak/>
        <w:t>Tampilan dan Penjelasan Layar, Tampilan Format Masukan, dan Tampilan Keluaran</w:t>
      </w:r>
      <w:bookmarkEnd w:id="383"/>
      <w:bookmarkEnd w:id="384"/>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5" w:name="_Toc11916530"/>
      <w:r w:rsidRPr="00B659E2">
        <w:rPr>
          <w:b/>
        </w:rPr>
        <w:t>Tampilan Layar</w:t>
      </w:r>
      <w:bookmarkEnd w:id="385"/>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6" w:name="_Toc12467769"/>
      <w:bookmarkStart w:id="387" w:name="_Toc12470881"/>
      <w:bookmarkStart w:id="388" w:name="_Toc12629279"/>
      <w:bookmarkStart w:id="389"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6"/>
      <w:bookmarkEnd w:id="387"/>
      <w:bookmarkEnd w:id="388"/>
      <w:bookmarkEnd w:id="389"/>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0" w:name="_Toc12467770"/>
      <w:bookmarkStart w:id="391" w:name="_Toc12470882"/>
      <w:bookmarkStart w:id="392" w:name="_Toc12629280"/>
      <w:bookmarkStart w:id="393"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0"/>
      <w:bookmarkEnd w:id="391"/>
      <w:bookmarkEnd w:id="392"/>
      <w:bookmarkEnd w:id="393"/>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4" w:name="_Toc12467771"/>
      <w:bookmarkStart w:id="395" w:name="_Toc12470883"/>
      <w:bookmarkStart w:id="396" w:name="_Toc12629281"/>
      <w:bookmarkStart w:id="397"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4"/>
      <w:bookmarkEnd w:id="395"/>
      <w:bookmarkEnd w:id="396"/>
      <w:bookmarkEnd w:id="397"/>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8" w:name="_Toc12467772"/>
      <w:bookmarkStart w:id="399" w:name="_Toc12470884"/>
      <w:bookmarkStart w:id="400" w:name="_Toc12629282"/>
      <w:bookmarkStart w:id="401"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8"/>
      <w:bookmarkEnd w:id="399"/>
      <w:bookmarkEnd w:id="400"/>
      <w:bookmarkEnd w:id="401"/>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2" w:name="_Toc12467773"/>
      <w:bookmarkStart w:id="403" w:name="_Toc12470885"/>
      <w:bookmarkStart w:id="404" w:name="_Toc12629283"/>
      <w:bookmarkStart w:id="405"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2"/>
      <w:bookmarkEnd w:id="403"/>
      <w:bookmarkEnd w:id="404"/>
      <w:bookmarkEnd w:id="405"/>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6" w:name="_Toc12467774"/>
      <w:bookmarkStart w:id="407" w:name="_Toc12470886"/>
      <w:bookmarkStart w:id="408" w:name="_Toc12629284"/>
      <w:bookmarkStart w:id="409"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6"/>
      <w:bookmarkEnd w:id="407"/>
      <w:bookmarkEnd w:id="408"/>
      <w:bookmarkEnd w:id="409"/>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0" w:name="_Toc12467775"/>
      <w:bookmarkStart w:id="411" w:name="_Toc12470887"/>
      <w:bookmarkStart w:id="412" w:name="_Toc12629285"/>
      <w:bookmarkStart w:id="413"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0"/>
      <w:bookmarkEnd w:id="411"/>
      <w:bookmarkEnd w:id="412"/>
      <w:bookmarkEnd w:id="413"/>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4" w:name="_Toc12467776"/>
      <w:bookmarkStart w:id="415" w:name="_Toc12470888"/>
      <w:bookmarkStart w:id="416" w:name="_Toc12629286"/>
      <w:bookmarkStart w:id="417"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4"/>
      <w:bookmarkEnd w:id="415"/>
      <w:bookmarkEnd w:id="416"/>
      <w:bookmarkEnd w:id="417"/>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8" w:name="_Toc12467777"/>
      <w:bookmarkStart w:id="419" w:name="_Toc12470889"/>
      <w:bookmarkStart w:id="420" w:name="_Toc12629287"/>
      <w:bookmarkStart w:id="421"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8"/>
      <w:bookmarkEnd w:id="419"/>
      <w:bookmarkEnd w:id="420"/>
      <w:bookmarkEnd w:id="421"/>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2" w:name="_Toc12467778"/>
      <w:bookmarkStart w:id="423" w:name="_Toc12470890"/>
      <w:bookmarkStart w:id="424" w:name="_Toc12629288"/>
      <w:bookmarkStart w:id="425"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2"/>
      <w:bookmarkEnd w:id="423"/>
      <w:bookmarkEnd w:id="424"/>
      <w:bookmarkEnd w:id="425"/>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6" w:name="_Toc11916531"/>
      <w:r w:rsidRPr="00B659E2">
        <w:rPr>
          <w:b/>
        </w:rPr>
        <w:lastRenderedPageBreak/>
        <w:t>Tampilan Masukan</w:t>
      </w:r>
      <w:bookmarkEnd w:id="426"/>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7" w:name="_Toc12467779"/>
      <w:bookmarkStart w:id="428" w:name="_Toc12470891"/>
      <w:bookmarkStart w:id="429" w:name="_Toc12629289"/>
      <w:bookmarkStart w:id="430"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7"/>
      <w:bookmarkEnd w:id="428"/>
      <w:bookmarkEnd w:id="429"/>
      <w:bookmarkEnd w:id="430"/>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1" w:name="_Toc11916532"/>
      <w:r w:rsidRPr="00B659E2">
        <w:rPr>
          <w:b/>
        </w:rPr>
        <w:lastRenderedPageBreak/>
        <w:t>Tampilan Keluaran</w:t>
      </w:r>
      <w:bookmarkEnd w:id="43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2" w:name="_Toc12467780"/>
      <w:bookmarkStart w:id="433" w:name="_Toc12470892"/>
      <w:bookmarkStart w:id="434" w:name="_Toc12629290"/>
      <w:bookmarkStart w:id="435"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2"/>
      <w:bookmarkEnd w:id="433"/>
      <w:bookmarkEnd w:id="434"/>
      <w:bookmarkEnd w:id="43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6" w:name="_Toc12467781"/>
      <w:bookmarkStart w:id="437" w:name="_Toc12470893"/>
      <w:bookmarkStart w:id="438" w:name="_Toc12629291"/>
      <w:bookmarkStart w:id="439"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6"/>
      <w:bookmarkEnd w:id="437"/>
      <w:bookmarkEnd w:id="438"/>
      <w:bookmarkEnd w:id="43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0" w:name="_Toc12467782"/>
      <w:bookmarkStart w:id="441" w:name="_Toc12470894"/>
      <w:bookmarkStart w:id="442" w:name="_Toc12629292"/>
      <w:bookmarkStart w:id="443"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0"/>
      <w:bookmarkEnd w:id="441"/>
      <w:bookmarkEnd w:id="442"/>
      <w:bookmarkEnd w:id="443"/>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4" w:name="_Toc12467783"/>
      <w:bookmarkStart w:id="445" w:name="_Toc12470895"/>
      <w:bookmarkStart w:id="446" w:name="_Toc12629293"/>
      <w:bookmarkStart w:id="447"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4"/>
      <w:bookmarkEnd w:id="445"/>
      <w:bookmarkEnd w:id="446"/>
      <w:bookmarkEnd w:id="447"/>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8" w:name="_Toc12467784"/>
      <w:bookmarkStart w:id="449" w:name="_Toc12470896"/>
      <w:bookmarkStart w:id="450" w:name="_Toc12629294"/>
      <w:bookmarkStart w:id="451"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8"/>
      <w:bookmarkEnd w:id="449"/>
      <w:bookmarkEnd w:id="450"/>
      <w:bookmarkEnd w:id="45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2" w:name="_Toc11916533"/>
      <w:bookmarkStart w:id="453" w:name="_Toc11917747"/>
      <w:bookmarkStart w:id="454" w:name="_Toc12805064"/>
      <w:r w:rsidRPr="00170188">
        <w:lastRenderedPageBreak/>
        <w:t xml:space="preserve">BAB </w:t>
      </w:r>
      <w:r>
        <w:t>V</w:t>
      </w:r>
      <w:bookmarkStart w:id="455" w:name="_Toc11916534"/>
      <w:bookmarkEnd w:id="452"/>
      <w:bookmarkEnd w:id="453"/>
      <w:r w:rsidR="00E76DC2">
        <w:br/>
      </w:r>
      <w:r>
        <w:t>SIMPULAN DAN SARAN</w:t>
      </w:r>
      <w:bookmarkEnd w:id="454"/>
      <w:bookmarkEnd w:id="455"/>
    </w:p>
    <w:p w14:paraId="13C1DC7C" w14:textId="77777777" w:rsidR="00730E51" w:rsidRDefault="00730E51" w:rsidP="000A042E">
      <w:pPr>
        <w:keepNext/>
        <w:numPr>
          <w:ilvl w:val="0"/>
          <w:numId w:val="56"/>
        </w:numPr>
        <w:spacing w:after="0" w:line="480" w:lineRule="auto"/>
        <w:ind w:left="426"/>
        <w:jc w:val="left"/>
        <w:outlineLvl w:val="1"/>
        <w:rPr>
          <w:b/>
        </w:rPr>
      </w:pPr>
      <w:bookmarkStart w:id="456" w:name="_Toc11916535"/>
      <w:bookmarkStart w:id="457" w:name="_Toc12805065"/>
      <w:r>
        <w:rPr>
          <w:b/>
        </w:rPr>
        <w:t>Simpulan</w:t>
      </w:r>
      <w:bookmarkEnd w:id="456"/>
      <w:bookmarkEnd w:id="45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8" w:name="_Toc11916536"/>
      <w:bookmarkStart w:id="459" w:name="_Toc12805066"/>
      <w:r>
        <w:rPr>
          <w:b/>
        </w:rPr>
        <w:lastRenderedPageBreak/>
        <w:t>Saran</w:t>
      </w:r>
      <w:bookmarkEnd w:id="458"/>
      <w:bookmarkEnd w:id="45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0" w:name="_Toc11916537"/>
      <w:bookmarkStart w:id="461" w:name="_Toc12805067"/>
      <w:r w:rsidRPr="00532149">
        <w:rPr>
          <w:b/>
          <w:sz w:val="28"/>
        </w:rPr>
        <w:lastRenderedPageBreak/>
        <w:t>DAFTAR PUSTAKA</w:t>
      </w:r>
      <w:bookmarkEnd w:id="460"/>
      <w:bookmarkEnd w:id="461"/>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2" w:name="_Toc12805068"/>
      <w:r w:rsidR="00665C67">
        <w:rPr>
          <w:b/>
          <w:noProof/>
        </w:rPr>
        <w:t>DAFTAR RIWAYAT HIDUP PENULIS</w:t>
      </w:r>
      <w:bookmarkEnd w:id="462"/>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w:t>
            </w:r>
            <w:bookmarkStart w:id="463" w:name="_GoBack"/>
            <w:bookmarkEnd w:id="463"/>
            <w:r>
              <w:rPr>
                <w:noProof/>
              </w:rPr>
              <w:t>,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A13B5E">
            <w:pPr>
              <w:pStyle w:val="DaftarParagraf"/>
              <w:spacing w:after="0" w:line="360" w:lineRule="auto"/>
              <w:ind w:left="0"/>
              <w:rPr>
                <w:noProof/>
              </w:rPr>
            </w:pPr>
            <w:r>
              <w:rPr>
                <w:noProof/>
              </w:rPr>
              <w:t>2005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ackage com.unindra.restoclient;</w:t>
      </w:r>
    </w:p>
    <w:p w14:paraId="2E9AB248"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w:t>
      </w:r>
    </w:p>
    <w:p w14:paraId="0BAAD18D" w14:textId="3B3DAAAD" w:rsidR="008154D8" w:rsidRPr="00907C0A"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Symbols;</w:t>
      </w:r>
    </w:p>
    <w:p w14:paraId="3335C3F3"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class Rupiah {</w:t>
      </w:r>
    </w:p>
    <w:p w14:paraId="2AD83223" w14:textId="45716EDC"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rivate static DecimalFormat decimalFormat;</w:t>
      </w:r>
    </w:p>
    <w:p w14:paraId="4308422E" w14:textId="3111E6CD"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static {</w:t>
      </w:r>
    </w:p>
    <w:p w14:paraId="2EDFB3E8" w14:textId="16D00D5C"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 decimalFormatSymbols = new DecimalFormatSymbols();</w:t>
      </w:r>
    </w:p>
    <w:p w14:paraId="570592E9" w14:textId="469D2F7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CurrencySymbol("Rp");</w:t>
      </w:r>
    </w:p>
    <w:p w14:paraId="0BE1E75D" w14:textId="1732555A"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MonetaryDecimalSeparator(',');</w:t>
      </w:r>
    </w:p>
    <w:p w14:paraId="5D668BEF" w14:textId="0E166591"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GroupingSeparator('.');</w:t>
      </w:r>
    </w:p>
    <w:p w14:paraId="4213276A" w14:textId="224A07A8"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 = (DecimalFormat) DecimalFormat.getCurrencyInstance();</w:t>
      </w:r>
    </w:p>
    <w:p w14:paraId="73DBF44E" w14:textId="0D147FBE"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etDecimalFormatSymbols(decimalFormatSymbols);</w:t>
      </w:r>
    </w:p>
    <w:p w14:paraId="054675EB" w14:textId="7BD0C11D"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lastRenderedPageBreak/>
        <w:t>}</w:t>
      </w:r>
    </w:p>
    <w:p w14:paraId="7B265B49" w14:textId="3E36DA92"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static String rupiah(int number) {</w:t>
      </w:r>
    </w:p>
    <w:p w14:paraId="0988F217" w14:textId="596BFA2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return decimalFormat.format(number);</w:t>
      </w:r>
    </w:p>
    <w:p w14:paraId="65BC057D" w14:textId="1E680E86"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2476ADCE" w14:textId="792B81E5"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lastRenderedPageBreak/>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lastRenderedPageBreak/>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lastRenderedPageBreak/>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lastRenderedPageBreak/>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lastRenderedPageBreak/>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lastRenderedPageBreak/>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lastRenderedPageBreak/>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lastRenderedPageBreak/>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lastRenderedPageBreak/>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lastRenderedPageBreak/>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lastRenderedPageBreak/>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lastRenderedPageBreak/>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lastRenderedPageBreak/>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lastRenderedPageBreak/>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lastRenderedPageBreak/>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8A7D4" w14:textId="77777777" w:rsidR="006C5B0F" w:rsidRDefault="006C5B0F" w:rsidP="00C95EF7">
      <w:pPr>
        <w:spacing w:after="0" w:line="240" w:lineRule="auto"/>
      </w:pPr>
      <w:r>
        <w:separator/>
      </w:r>
    </w:p>
  </w:endnote>
  <w:endnote w:type="continuationSeparator" w:id="0">
    <w:p w14:paraId="359BA28B" w14:textId="77777777" w:rsidR="006C5B0F" w:rsidRDefault="006C5B0F"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7D5F92" w:rsidRDefault="007D5F92">
        <w:pPr>
          <w:pStyle w:val="Footer"/>
          <w:jc w:val="center"/>
        </w:pPr>
        <w:r>
          <w:fldChar w:fldCharType="begin"/>
        </w:r>
        <w:r>
          <w:instrText>PAGE   \* MERGEFORMAT</w:instrText>
        </w:r>
        <w:r>
          <w:fldChar w:fldCharType="separate"/>
        </w:r>
        <w:r>
          <w:t>2</w:t>
        </w:r>
        <w:r>
          <w:fldChar w:fldCharType="end"/>
        </w:r>
      </w:p>
    </w:sdtContent>
  </w:sdt>
  <w:p w14:paraId="2F1DA871" w14:textId="77777777" w:rsidR="007D5F92" w:rsidRDefault="007D5F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7D5F92" w:rsidRDefault="007D5F92">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7D5F92" w:rsidRDefault="007D5F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7D5F92" w:rsidRDefault="007D5F92">
    <w:pPr>
      <w:pStyle w:val="Footer"/>
      <w:jc w:val="center"/>
    </w:pPr>
  </w:p>
  <w:p w14:paraId="3CC0C07C" w14:textId="77777777" w:rsidR="007D5F92" w:rsidRDefault="007D5F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7D5F92" w:rsidRDefault="007D5F92">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7D5F92" w:rsidRDefault="007D5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BEEAB" w14:textId="77777777" w:rsidR="006C5B0F" w:rsidRDefault="006C5B0F" w:rsidP="00C95EF7">
      <w:pPr>
        <w:spacing w:after="0" w:line="240" w:lineRule="auto"/>
      </w:pPr>
      <w:r>
        <w:separator/>
      </w:r>
    </w:p>
  </w:footnote>
  <w:footnote w:type="continuationSeparator" w:id="0">
    <w:p w14:paraId="2AD4A43D" w14:textId="77777777" w:rsidR="006C5B0F" w:rsidRDefault="006C5B0F"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7D5F92" w:rsidRDefault="007D5F92">
    <w:pPr>
      <w:pStyle w:val="Header"/>
      <w:jc w:val="right"/>
    </w:pPr>
  </w:p>
  <w:p w14:paraId="23F5AA5C" w14:textId="77777777" w:rsidR="007D5F92" w:rsidRDefault="007D5F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7D5F92" w:rsidRDefault="007D5F92">
        <w:pPr>
          <w:pStyle w:val="Header"/>
          <w:jc w:val="right"/>
        </w:pPr>
        <w:r>
          <w:fldChar w:fldCharType="begin"/>
        </w:r>
        <w:r>
          <w:instrText>PAGE   \* MERGEFORMAT</w:instrText>
        </w:r>
        <w:r>
          <w:fldChar w:fldCharType="separate"/>
        </w:r>
        <w:r>
          <w:t>2</w:t>
        </w:r>
        <w:r>
          <w:fldChar w:fldCharType="end"/>
        </w:r>
      </w:p>
    </w:sdtContent>
  </w:sdt>
  <w:p w14:paraId="1E5FEA55" w14:textId="77777777" w:rsidR="007D5F92" w:rsidRDefault="007D5F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7D5F92" w:rsidRDefault="007D5F92">
        <w:pPr>
          <w:pStyle w:val="Header"/>
          <w:jc w:val="right"/>
        </w:pPr>
        <w:r>
          <w:fldChar w:fldCharType="begin"/>
        </w:r>
        <w:r>
          <w:instrText>PAGE   \* MERGEFORMAT</w:instrText>
        </w:r>
        <w:r>
          <w:fldChar w:fldCharType="separate"/>
        </w:r>
        <w:r>
          <w:t>2</w:t>
        </w:r>
        <w:r>
          <w:fldChar w:fldCharType="end"/>
        </w:r>
      </w:p>
    </w:sdtContent>
  </w:sdt>
  <w:p w14:paraId="10867A2C" w14:textId="77777777" w:rsidR="007D5F92" w:rsidRDefault="007D5F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7D5F92" w:rsidRDefault="007D5F92">
    <w:pPr>
      <w:pStyle w:val="Header"/>
      <w:jc w:val="right"/>
    </w:pPr>
  </w:p>
  <w:p w14:paraId="32AFAAD1" w14:textId="77777777" w:rsidR="007D5F92" w:rsidRDefault="007D5F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4"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6"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1"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2"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4"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9"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3"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0"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2"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5"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1"/>
  </w:num>
  <w:num w:numId="2">
    <w:abstractNumId w:val="96"/>
  </w:num>
  <w:num w:numId="3">
    <w:abstractNumId w:val="0"/>
  </w:num>
  <w:num w:numId="4">
    <w:abstractNumId w:val="62"/>
  </w:num>
  <w:num w:numId="5">
    <w:abstractNumId w:val="48"/>
  </w:num>
  <w:num w:numId="6">
    <w:abstractNumId w:val="107"/>
  </w:num>
  <w:num w:numId="7">
    <w:abstractNumId w:val="63"/>
  </w:num>
  <w:num w:numId="8">
    <w:abstractNumId w:val="37"/>
  </w:num>
  <w:num w:numId="9">
    <w:abstractNumId w:val="69"/>
  </w:num>
  <w:num w:numId="10">
    <w:abstractNumId w:val="58"/>
  </w:num>
  <w:num w:numId="11">
    <w:abstractNumId w:val="82"/>
  </w:num>
  <w:num w:numId="12">
    <w:abstractNumId w:val="112"/>
  </w:num>
  <w:num w:numId="13">
    <w:abstractNumId w:val="45"/>
  </w:num>
  <w:num w:numId="14">
    <w:abstractNumId w:val="85"/>
  </w:num>
  <w:num w:numId="15">
    <w:abstractNumId w:val="98"/>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1"/>
  </w:num>
  <w:num w:numId="25">
    <w:abstractNumId w:val="88"/>
  </w:num>
  <w:num w:numId="26">
    <w:abstractNumId w:val="73"/>
  </w:num>
  <w:num w:numId="27">
    <w:abstractNumId w:val="36"/>
  </w:num>
  <w:num w:numId="28">
    <w:abstractNumId w:val="75"/>
  </w:num>
  <w:num w:numId="29">
    <w:abstractNumId w:val="61"/>
  </w:num>
  <w:num w:numId="30">
    <w:abstractNumId w:val="89"/>
  </w:num>
  <w:num w:numId="31">
    <w:abstractNumId w:val="64"/>
  </w:num>
  <w:num w:numId="32">
    <w:abstractNumId w:val="108"/>
  </w:num>
  <w:num w:numId="33">
    <w:abstractNumId w:val="1"/>
  </w:num>
  <w:num w:numId="34">
    <w:abstractNumId w:val="49"/>
  </w:num>
  <w:num w:numId="35">
    <w:abstractNumId w:val="57"/>
  </w:num>
  <w:num w:numId="36">
    <w:abstractNumId w:val="102"/>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0"/>
  </w:num>
  <w:num w:numId="48">
    <w:abstractNumId w:val="19"/>
  </w:num>
  <w:num w:numId="49">
    <w:abstractNumId w:val="109"/>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3"/>
  </w:num>
  <w:num w:numId="63">
    <w:abstractNumId w:val="66"/>
  </w:num>
  <w:num w:numId="64">
    <w:abstractNumId w:val="26"/>
  </w:num>
  <w:num w:numId="65">
    <w:abstractNumId w:val="67"/>
  </w:num>
  <w:num w:numId="66">
    <w:abstractNumId w:val="79"/>
  </w:num>
  <w:num w:numId="67">
    <w:abstractNumId w:val="113"/>
  </w:num>
  <w:num w:numId="68">
    <w:abstractNumId w:val="78"/>
  </w:num>
  <w:num w:numId="69">
    <w:abstractNumId w:val="90"/>
  </w:num>
  <w:num w:numId="70">
    <w:abstractNumId w:val="54"/>
  </w:num>
  <w:num w:numId="71">
    <w:abstractNumId w:val="99"/>
  </w:num>
  <w:num w:numId="72">
    <w:abstractNumId w:val="104"/>
  </w:num>
  <w:num w:numId="73">
    <w:abstractNumId w:val="115"/>
  </w:num>
  <w:num w:numId="74">
    <w:abstractNumId w:val="13"/>
  </w:num>
  <w:num w:numId="75">
    <w:abstractNumId w:val="114"/>
  </w:num>
  <w:num w:numId="76">
    <w:abstractNumId w:val="30"/>
  </w:num>
  <w:num w:numId="77">
    <w:abstractNumId w:val="51"/>
  </w:num>
  <w:num w:numId="78">
    <w:abstractNumId w:val="53"/>
  </w:num>
  <w:num w:numId="79">
    <w:abstractNumId w:val="111"/>
  </w:num>
  <w:num w:numId="80">
    <w:abstractNumId w:val="106"/>
  </w:num>
  <w:num w:numId="81">
    <w:abstractNumId w:val="100"/>
  </w:num>
  <w:num w:numId="82">
    <w:abstractNumId w:val="21"/>
  </w:num>
  <w:num w:numId="83">
    <w:abstractNumId w:val="103"/>
  </w:num>
  <w:num w:numId="84">
    <w:abstractNumId w:val="40"/>
  </w:num>
  <w:num w:numId="85">
    <w:abstractNumId w:val="105"/>
  </w:num>
  <w:num w:numId="86">
    <w:abstractNumId w:val="86"/>
  </w:num>
  <w:num w:numId="87">
    <w:abstractNumId w:val="72"/>
  </w:num>
  <w:num w:numId="88">
    <w:abstractNumId w:val="97"/>
  </w:num>
  <w:num w:numId="89">
    <w:abstractNumId w:val="4"/>
  </w:num>
  <w:num w:numId="90">
    <w:abstractNumId w:val="87"/>
  </w:num>
  <w:num w:numId="91">
    <w:abstractNumId w:val="92"/>
  </w:num>
  <w:num w:numId="92">
    <w:abstractNumId w:val="95"/>
  </w:num>
  <w:num w:numId="93">
    <w:abstractNumId w:val="83"/>
  </w:num>
  <w:num w:numId="94">
    <w:abstractNumId w:val="94"/>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1"/>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0"/>
  </w:num>
  <w:num w:numId="113">
    <w:abstractNumId w:val="84"/>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969"/>
    <w:rsid w:val="008F4DB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6851"/>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309B"/>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629"/>
    <w:rsid w:val="00D04523"/>
    <w:rsid w:val="00D06A2B"/>
    <w:rsid w:val="00D07C23"/>
    <w:rsid w:val="00D103EA"/>
    <w:rsid w:val="00D10F02"/>
    <w:rsid w:val="00D1188A"/>
    <w:rsid w:val="00D12457"/>
    <w:rsid w:val="00D12AF7"/>
    <w:rsid w:val="00D13F55"/>
    <w:rsid w:val="00D14D2C"/>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E3BCA-5D2B-4746-8128-49CB8ED5D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1</TotalTime>
  <Pages>185</Pages>
  <Words>37193</Words>
  <Characters>212002</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38</cp:revision>
  <cp:lastPrinted>2019-05-16T12:03:00Z</cp:lastPrinted>
  <dcterms:created xsi:type="dcterms:W3CDTF">2019-04-09T14:31:00Z</dcterms:created>
  <dcterms:modified xsi:type="dcterms:W3CDTF">2019-07-0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